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74C8E486" w:rsidR="0029442B" w:rsidRPr="00076E09" w:rsidRDefault="00B218D7" w:rsidP="0018160B">
      <w:pPr>
        <w:spacing w:before="240" w:after="60"/>
        <w:ind w:firstLine="567"/>
        <w:jc w:val="center"/>
        <w:rPr>
          <w:lang w:val="de-DE"/>
        </w:rPr>
      </w:pPr>
      <w:proofErr w:type="spellStart"/>
      <w:r w:rsidRPr="00076E09">
        <w:rPr>
          <w:rFonts w:ascii="Arial" w:eastAsia="Times New Roman" w:hAnsi="Arial" w:cs="Times New Roman"/>
          <w:bCs/>
          <w:kern w:val="28"/>
          <w:szCs w:val="24"/>
          <w:lang w:val="de-DE" w:eastAsia="de-DE"/>
        </w:rPr>
        <w:t>by</w:t>
      </w:r>
      <w:bookmarkEnd w:id="0"/>
      <w:proofErr w:type="spellEnd"/>
      <w:r w:rsidRPr="00076E09">
        <w:rPr>
          <w:rFonts w:ascii="Arial" w:eastAsia="Times New Roman" w:hAnsi="Arial" w:cs="Times New Roman"/>
          <w:b/>
          <w:bCs/>
          <w:kern w:val="28"/>
          <w:szCs w:val="24"/>
          <w:lang w:val="de-DE" w:eastAsia="de-DE"/>
        </w:rPr>
        <w:br/>
      </w:r>
      <w:r w:rsidR="00CF2462" w:rsidRPr="00076E09">
        <w:rPr>
          <w:rFonts w:ascii="Arial" w:eastAsia="Times New Roman" w:hAnsi="Arial" w:cs="Times New Roman"/>
          <w:bCs/>
          <w:kern w:val="28"/>
          <w:szCs w:val="24"/>
          <w:lang w:val="de-DE" w:eastAsia="de-DE"/>
        </w:rPr>
        <w:t xml:space="preserve">Ronit Saha </w:t>
      </w:r>
      <w:r w:rsidR="003C0374" w:rsidRPr="00076E09">
        <w:rPr>
          <w:rFonts w:ascii="Arial" w:eastAsia="Times New Roman" w:hAnsi="Arial" w:cs="Times New Roman"/>
          <w:bCs/>
          <w:kern w:val="28"/>
          <w:szCs w:val="24"/>
          <w:lang w:val="de-DE" w:eastAsia="de-DE"/>
        </w:rPr>
        <w:t>(24939),</w:t>
      </w:r>
      <w:r w:rsidR="00FC5B31" w:rsidRPr="00076E09">
        <w:rPr>
          <w:rFonts w:ascii="Arial" w:eastAsia="Times New Roman" w:hAnsi="Arial" w:cs="Times New Roman"/>
          <w:bCs/>
          <w:kern w:val="28"/>
          <w:szCs w:val="24"/>
          <w:lang w:val="de-DE" w:eastAsia="de-DE"/>
        </w:rPr>
        <w:t xml:space="preserve"> </w:t>
      </w:r>
      <w:r w:rsidR="00FC5B31" w:rsidRPr="00076E09">
        <w:rPr>
          <w:rFonts w:ascii="Arial" w:eastAsia="Times New Roman" w:hAnsi="Arial" w:cs="Times New Roman"/>
          <w:bCs/>
          <w:kern w:val="28"/>
          <w:szCs w:val="24"/>
          <w:lang w:val="de-DE" w:eastAsia="de-DE"/>
        </w:rPr>
        <w:br/>
        <w:t>Viet-Hung Vu (26078),</w:t>
      </w:r>
      <w:r w:rsidR="00FC5B31" w:rsidRPr="00076E09">
        <w:rPr>
          <w:rFonts w:ascii="Arial" w:eastAsia="Times New Roman" w:hAnsi="Arial" w:cs="Times New Roman"/>
          <w:bCs/>
          <w:kern w:val="28"/>
          <w:szCs w:val="24"/>
          <w:lang w:val="de-DE" w:eastAsia="de-DE"/>
        </w:rPr>
        <w:br/>
        <w:t>Sachin Kumar (24914),</w:t>
      </w:r>
      <w:r w:rsidR="00FC5B31" w:rsidRPr="00076E09">
        <w:rPr>
          <w:rFonts w:ascii="Arial" w:eastAsia="Times New Roman" w:hAnsi="Arial" w:cs="Times New Roman"/>
          <w:bCs/>
          <w:kern w:val="28"/>
          <w:szCs w:val="24"/>
          <w:lang w:val="de-DE" w:eastAsia="de-DE"/>
        </w:rPr>
        <w:br/>
        <w:t>Aishwarya Narkar (24854), &amp;</w:t>
      </w:r>
      <w:r w:rsidRPr="00076E09">
        <w:rPr>
          <w:rFonts w:ascii="Arial" w:eastAsia="Times New Roman" w:hAnsi="Arial" w:cs="Times New Roman"/>
          <w:bCs/>
          <w:kern w:val="28"/>
          <w:szCs w:val="24"/>
          <w:lang w:val="de-DE" w:eastAsia="de-DE"/>
        </w:rPr>
        <w:br/>
      </w:r>
      <w:r w:rsidR="001A0FF0" w:rsidRPr="00076E09">
        <w:rPr>
          <w:rFonts w:ascii="Arial" w:eastAsia="Times New Roman" w:hAnsi="Arial" w:cs="Times New Roman"/>
          <w:bCs/>
          <w:kern w:val="28"/>
          <w:szCs w:val="24"/>
          <w:lang w:val="de-DE" w:eastAsia="de-DE"/>
        </w:rPr>
        <w:t xml:space="preserve">Vincent Finn Alexander Meyer zu Wickern </w:t>
      </w:r>
      <w:r w:rsidR="00F3256A" w:rsidRPr="00076E09">
        <w:rPr>
          <w:rFonts w:ascii="Arial" w:eastAsia="Times New Roman" w:hAnsi="Arial" w:cs="Times New Roman"/>
          <w:bCs/>
          <w:kern w:val="28"/>
          <w:szCs w:val="24"/>
          <w:lang w:val="de-DE" w:eastAsia="de-DE"/>
        </w:rPr>
        <w:t>(25142)</w:t>
      </w:r>
    </w:p>
    <w:p w14:paraId="2567EE68" w14:textId="36017345" w:rsidR="00B353C6" w:rsidRPr="00076E09" w:rsidRDefault="00B353C6">
      <w:pPr>
        <w:spacing w:after="160" w:line="259" w:lineRule="auto"/>
        <w:jc w:val="left"/>
        <w:rPr>
          <w:lang w:val="de-DE"/>
        </w:rPr>
      </w:pPr>
      <w:r w:rsidRPr="00076E09">
        <w:rPr>
          <w:lang w:val="de-DE"/>
        </w:rPr>
        <w:br w:type="page"/>
      </w:r>
    </w:p>
    <w:p w14:paraId="0ABFDDB6" w14:textId="7E0ECACE" w:rsidR="00B353C6" w:rsidRDefault="00B353C6" w:rsidP="00B353C6">
      <w:pPr>
        <w:pStyle w:val="TOCHeading"/>
      </w:pPr>
      <w:r>
        <w:lastRenderedPageBreak/>
        <w:t>Table of Contents</w:t>
      </w:r>
    </w:p>
    <w:p w14:paraId="591189BA" w14:textId="1D465D38" w:rsidR="00147D5A" w:rsidRDefault="00C90F45">
      <w:pPr>
        <w:pStyle w:val="TOC1"/>
        <w:tabs>
          <w:tab w:val="right" w:leader="dot" w:pos="9628"/>
        </w:tabs>
        <w:rPr>
          <w:rFonts w:asciiTheme="minorHAnsi" w:eastAsiaTheme="minorEastAsia" w:hAnsiTheme="minorHAnsi"/>
          <w:noProof/>
          <w:sz w:val="22"/>
        </w:rPr>
      </w:pPr>
      <w:r>
        <w:fldChar w:fldCharType="begin"/>
      </w:r>
      <w:r w:rsidRPr="00C90F45">
        <w:instrText xml:space="preserve"> TOC \o "1-4" \h \z \u </w:instrText>
      </w:r>
      <w:r>
        <w:fldChar w:fldCharType="separate"/>
      </w:r>
      <w:hyperlink w:anchor="_Toc459775" w:history="1">
        <w:r w:rsidR="00147D5A" w:rsidRPr="00D757E9">
          <w:rPr>
            <w:rStyle w:val="Hyperlink"/>
            <w:noProof/>
          </w:rPr>
          <w:t>Table of Figures</w:t>
        </w:r>
        <w:r w:rsidR="00147D5A">
          <w:rPr>
            <w:noProof/>
            <w:webHidden/>
          </w:rPr>
          <w:tab/>
        </w:r>
        <w:r w:rsidR="00147D5A">
          <w:rPr>
            <w:noProof/>
            <w:webHidden/>
          </w:rPr>
          <w:fldChar w:fldCharType="begin"/>
        </w:r>
        <w:r w:rsidR="00147D5A">
          <w:rPr>
            <w:noProof/>
            <w:webHidden/>
          </w:rPr>
          <w:instrText xml:space="preserve"> PAGEREF _Toc459775 \h </w:instrText>
        </w:r>
        <w:r w:rsidR="00147D5A">
          <w:rPr>
            <w:noProof/>
            <w:webHidden/>
          </w:rPr>
        </w:r>
        <w:r w:rsidR="00147D5A">
          <w:rPr>
            <w:noProof/>
            <w:webHidden/>
          </w:rPr>
          <w:fldChar w:fldCharType="separate"/>
        </w:r>
        <w:r w:rsidR="00EF134A">
          <w:rPr>
            <w:noProof/>
            <w:webHidden/>
          </w:rPr>
          <w:t>v</w:t>
        </w:r>
        <w:r w:rsidR="00147D5A">
          <w:rPr>
            <w:noProof/>
            <w:webHidden/>
          </w:rPr>
          <w:fldChar w:fldCharType="end"/>
        </w:r>
      </w:hyperlink>
    </w:p>
    <w:p w14:paraId="10DD8502" w14:textId="254F20AF" w:rsidR="00147D5A" w:rsidRDefault="00583139">
      <w:pPr>
        <w:pStyle w:val="TOC1"/>
        <w:tabs>
          <w:tab w:val="right" w:leader="dot" w:pos="9628"/>
        </w:tabs>
        <w:rPr>
          <w:rFonts w:asciiTheme="minorHAnsi" w:eastAsiaTheme="minorEastAsia" w:hAnsiTheme="minorHAnsi"/>
          <w:noProof/>
          <w:sz w:val="22"/>
        </w:rPr>
      </w:pPr>
      <w:hyperlink w:anchor="_Toc459776" w:history="1">
        <w:r w:rsidR="00147D5A" w:rsidRPr="00D757E9">
          <w:rPr>
            <w:rStyle w:val="Hyperlink"/>
            <w:noProof/>
          </w:rPr>
          <w:t>Abstract</w:t>
        </w:r>
        <w:r w:rsidR="00147D5A">
          <w:rPr>
            <w:noProof/>
            <w:webHidden/>
          </w:rPr>
          <w:tab/>
        </w:r>
        <w:r w:rsidR="00147D5A">
          <w:rPr>
            <w:noProof/>
            <w:webHidden/>
          </w:rPr>
          <w:fldChar w:fldCharType="begin"/>
        </w:r>
        <w:r w:rsidR="00147D5A">
          <w:rPr>
            <w:noProof/>
            <w:webHidden/>
          </w:rPr>
          <w:instrText xml:space="preserve"> PAGEREF _Toc459776 \h </w:instrText>
        </w:r>
        <w:r w:rsidR="00147D5A">
          <w:rPr>
            <w:noProof/>
            <w:webHidden/>
          </w:rPr>
        </w:r>
        <w:r w:rsidR="00147D5A">
          <w:rPr>
            <w:noProof/>
            <w:webHidden/>
          </w:rPr>
          <w:fldChar w:fldCharType="separate"/>
        </w:r>
        <w:r w:rsidR="00EF134A">
          <w:rPr>
            <w:noProof/>
            <w:webHidden/>
          </w:rPr>
          <w:t>vi</w:t>
        </w:r>
        <w:r w:rsidR="00147D5A">
          <w:rPr>
            <w:noProof/>
            <w:webHidden/>
          </w:rPr>
          <w:fldChar w:fldCharType="end"/>
        </w:r>
      </w:hyperlink>
    </w:p>
    <w:p w14:paraId="1D444870" w14:textId="59260F18" w:rsidR="00147D5A" w:rsidRDefault="00583139">
      <w:pPr>
        <w:pStyle w:val="TOC1"/>
        <w:tabs>
          <w:tab w:val="right" w:leader="dot" w:pos="9628"/>
        </w:tabs>
        <w:rPr>
          <w:rFonts w:asciiTheme="minorHAnsi" w:eastAsiaTheme="minorEastAsia" w:hAnsiTheme="minorHAnsi"/>
          <w:noProof/>
          <w:sz w:val="22"/>
        </w:rPr>
      </w:pPr>
      <w:hyperlink w:anchor="_Toc459777" w:history="1">
        <w:r w:rsidR="00147D5A" w:rsidRPr="00D757E9">
          <w:rPr>
            <w:rStyle w:val="Hyperlink"/>
            <w:noProof/>
          </w:rPr>
          <w:t>1 Introduction</w:t>
        </w:r>
        <w:r w:rsidR="00147D5A">
          <w:rPr>
            <w:noProof/>
            <w:webHidden/>
          </w:rPr>
          <w:tab/>
        </w:r>
        <w:r w:rsidR="00147D5A">
          <w:rPr>
            <w:noProof/>
            <w:webHidden/>
          </w:rPr>
          <w:fldChar w:fldCharType="begin"/>
        </w:r>
        <w:r w:rsidR="00147D5A">
          <w:rPr>
            <w:noProof/>
            <w:webHidden/>
          </w:rPr>
          <w:instrText xml:space="preserve"> PAGEREF _Toc459777 \h </w:instrText>
        </w:r>
        <w:r w:rsidR="00147D5A">
          <w:rPr>
            <w:noProof/>
            <w:webHidden/>
          </w:rPr>
        </w:r>
        <w:r w:rsidR="00147D5A">
          <w:rPr>
            <w:noProof/>
            <w:webHidden/>
          </w:rPr>
          <w:fldChar w:fldCharType="separate"/>
        </w:r>
        <w:r w:rsidR="00EF134A">
          <w:rPr>
            <w:noProof/>
            <w:webHidden/>
          </w:rPr>
          <w:t>1</w:t>
        </w:r>
        <w:r w:rsidR="00147D5A">
          <w:rPr>
            <w:noProof/>
            <w:webHidden/>
          </w:rPr>
          <w:fldChar w:fldCharType="end"/>
        </w:r>
      </w:hyperlink>
    </w:p>
    <w:p w14:paraId="5F9BB8B1" w14:textId="2D0A4D72" w:rsidR="00147D5A" w:rsidRDefault="00583139">
      <w:pPr>
        <w:pStyle w:val="TOC2"/>
        <w:tabs>
          <w:tab w:val="right" w:leader="dot" w:pos="9628"/>
        </w:tabs>
        <w:rPr>
          <w:rFonts w:asciiTheme="minorHAnsi" w:eastAsiaTheme="minorEastAsia" w:hAnsiTheme="minorHAnsi"/>
          <w:noProof/>
          <w:sz w:val="22"/>
        </w:rPr>
      </w:pPr>
      <w:hyperlink w:anchor="_Toc459778" w:history="1">
        <w:r w:rsidR="00147D5A" w:rsidRPr="00D757E9">
          <w:rPr>
            <w:rStyle w:val="Hyperlink"/>
            <w:noProof/>
          </w:rPr>
          <w:t>1.1 Aim</w:t>
        </w:r>
        <w:r w:rsidR="00147D5A">
          <w:rPr>
            <w:noProof/>
            <w:webHidden/>
          </w:rPr>
          <w:tab/>
        </w:r>
        <w:r w:rsidR="00147D5A">
          <w:rPr>
            <w:noProof/>
            <w:webHidden/>
          </w:rPr>
          <w:fldChar w:fldCharType="begin"/>
        </w:r>
        <w:r w:rsidR="00147D5A">
          <w:rPr>
            <w:noProof/>
            <w:webHidden/>
          </w:rPr>
          <w:instrText xml:space="preserve"> PAGEREF _Toc459778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74094D7E" w14:textId="500CA68B" w:rsidR="00147D5A" w:rsidRDefault="00583139">
      <w:pPr>
        <w:pStyle w:val="TOC2"/>
        <w:tabs>
          <w:tab w:val="right" w:leader="dot" w:pos="9628"/>
        </w:tabs>
        <w:rPr>
          <w:rFonts w:asciiTheme="minorHAnsi" w:eastAsiaTheme="minorEastAsia" w:hAnsiTheme="minorHAnsi"/>
          <w:noProof/>
          <w:sz w:val="22"/>
        </w:rPr>
      </w:pPr>
      <w:hyperlink w:anchor="_Toc459779" w:history="1">
        <w:r w:rsidR="00147D5A" w:rsidRPr="00D757E9">
          <w:rPr>
            <w:rStyle w:val="Hyperlink"/>
            <w:noProof/>
          </w:rPr>
          <w:t>1.2 Motivation</w:t>
        </w:r>
        <w:r w:rsidR="00147D5A">
          <w:rPr>
            <w:noProof/>
            <w:webHidden/>
          </w:rPr>
          <w:tab/>
        </w:r>
        <w:r w:rsidR="00147D5A">
          <w:rPr>
            <w:noProof/>
            <w:webHidden/>
          </w:rPr>
          <w:fldChar w:fldCharType="begin"/>
        </w:r>
        <w:r w:rsidR="00147D5A">
          <w:rPr>
            <w:noProof/>
            <w:webHidden/>
          </w:rPr>
          <w:instrText xml:space="preserve"> PAGEREF _Toc459779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23EEC9E5" w14:textId="047794F2" w:rsidR="00147D5A" w:rsidRDefault="00583139">
      <w:pPr>
        <w:pStyle w:val="TOC1"/>
        <w:tabs>
          <w:tab w:val="right" w:leader="dot" w:pos="9628"/>
        </w:tabs>
        <w:rPr>
          <w:rFonts w:asciiTheme="minorHAnsi" w:eastAsiaTheme="minorEastAsia" w:hAnsiTheme="minorHAnsi"/>
          <w:noProof/>
          <w:sz w:val="22"/>
        </w:rPr>
      </w:pPr>
      <w:hyperlink w:anchor="_Toc459780" w:history="1">
        <w:r w:rsidR="00147D5A" w:rsidRPr="00D757E9">
          <w:rPr>
            <w:rStyle w:val="Hyperlink"/>
            <w:noProof/>
          </w:rPr>
          <w:t>2 Literature Review</w:t>
        </w:r>
        <w:r w:rsidR="00147D5A">
          <w:rPr>
            <w:noProof/>
            <w:webHidden/>
          </w:rPr>
          <w:tab/>
        </w:r>
        <w:r w:rsidR="00147D5A">
          <w:rPr>
            <w:noProof/>
            <w:webHidden/>
          </w:rPr>
          <w:fldChar w:fldCharType="begin"/>
        </w:r>
        <w:r w:rsidR="00147D5A">
          <w:rPr>
            <w:noProof/>
            <w:webHidden/>
          </w:rPr>
          <w:instrText xml:space="preserve"> PAGEREF _Toc459780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1AC4180E" w14:textId="7962DE38" w:rsidR="00147D5A" w:rsidRDefault="00583139">
      <w:pPr>
        <w:pStyle w:val="TOC2"/>
        <w:tabs>
          <w:tab w:val="right" w:leader="dot" w:pos="9628"/>
        </w:tabs>
        <w:rPr>
          <w:rFonts w:asciiTheme="minorHAnsi" w:eastAsiaTheme="minorEastAsia" w:hAnsiTheme="minorHAnsi"/>
          <w:noProof/>
          <w:sz w:val="22"/>
        </w:rPr>
      </w:pPr>
      <w:hyperlink w:anchor="_Toc459781" w:history="1">
        <w:r w:rsidR="00147D5A" w:rsidRPr="00D757E9">
          <w:rPr>
            <w:rStyle w:val="Hyperlink"/>
            <w:noProof/>
          </w:rPr>
          <w:t>2.1 Technical Review</w:t>
        </w:r>
        <w:r w:rsidR="00147D5A">
          <w:rPr>
            <w:noProof/>
            <w:webHidden/>
          </w:rPr>
          <w:tab/>
        </w:r>
        <w:r w:rsidR="00147D5A">
          <w:rPr>
            <w:noProof/>
            <w:webHidden/>
          </w:rPr>
          <w:fldChar w:fldCharType="begin"/>
        </w:r>
        <w:r w:rsidR="00147D5A">
          <w:rPr>
            <w:noProof/>
            <w:webHidden/>
          </w:rPr>
          <w:instrText xml:space="preserve"> PAGEREF _Toc459781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6FDB9DF6" w14:textId="09F294E4" w:rsidR="00147D5A" w:rsidRDefault="00583139">
      <w:pPr>
        <w:pStyle w:val="TOC3"/>
        <w:tabs>
          <w:tab w:val="right" w:leader="dot" w:pos="9628"/>
        </w:tabs>
        <w:rPr>
          <w:rFonts w:asciiTheme="minorHAnsi" w:eastAsiaTheme="minorEastAsia" w:hAnsiTheme="minorHAnsi"/>
          <w:noProof/>
          <w:sz w:val="22"/>
        </w:rPr>
      </w:pPr>
      <w:hyperlink w:anchor="_Toc459782" w:history="1">
        <w:r w:rsidR="00147D5A" w:rsidRPr="00D757E9">
          <w:rPr>
            <w:rStyle w:val="Hyperlink"/>
            <w:noProof/>
          </w:rPr>
          <w:t>2.1.1 Voice Emotion Databases</w:t>
        </w:r>
        <w:r w:rsidR="00147D5A">
          <w:rPr>
            <w:noProof/>
            <w:webHidden/>
          </w:rPr>
          <w:tab/>
        </w:r>
        <w:r w:rsidR="00147D5A">
          <w:rPr>
            <w:noProof/>
            <w:webHidden/>
          </w:rPr>
          <w:fldChar w:fldCharType="begin"/>
        </w:r>
        <w:r w:rsidR="00147D5A">
          <w:rPr>
            <w:noProof/>
            <w:webHidden/>
          </w:rPr>
          <w:instrText xml:space="preserve"> PAGEREF _Toc459782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5747CE24" w14:textId="429C7E35" w:rsidR="00147D5A" w:rsidRDefault="00583139">
      <w:pPr>
        <w:pStyle w:val="TOC3"/>
        <w:tabs>
          <w:tab w:val="right" w:leader="dot" w:pos="9628"/>
        </w:tabs>
        <w:rPr>
          <w:rFonts w:asciiTheme="minorHAnsi" w:eastAsiaTheme="minorEastAsia" w:hAnsiTheme="minorHAnsi"/>
          <w:noProof/>
          <w:sz w:val="22"/>
        </w:rPr>
      </w:pPr>
      <w:hyperlink w:anchor="_Toc459783" w:history="1">
        <w:r w:rsidR="00147D5A" w:rsidRPr="00D757E9">
          <w:rPr>
            <w:rStyle w:val="Hyperlink"/>
            <w:noProof/>
          </w:rPr>
          <w:t>2.1.2 Features</w:t>
        </w:r>
        <w:r w:rsidR="00147D5A">
          <w:rPr>
            <w:noProof/>
            <w:webHidden/>
          </w:rPr>
          <w:tab/>
        </w:r>
        <w:r w:rsidR="00147D5A">
          <w:rPr>
            <w:noProof/>
            <w:webHidden/>
          </w:rPr>
          <w:fldChar w:fldCharType="begin"/>
        </w:r>
        <w:r w:rsidR="00147D5A">
          <w:rPr>
            <w:noProof/>
            <w:webHidden/>
          </w:rPr>
          <w:instrText xml:space="preserve"> PAGEREF _Toc459783 \h </w:instrText>
        </w:r>
        <w:r w:rsidR="00147D5A">
          <w:rPr>
            <w:noProof/>
            <w:webHidden/>
          </w:rPr>
        </w:r>
        <w:r w:rsidR="00147D5A">
          <w:rPr>
            <w:noProof/>
            <w:webHidden/>
          </w:rPr>
          <w:fldChar w:fldCharType="separate"/>
        </w:r>
        <w:r w:rsidR="00EF134A">
          <w:rPr>
            <w:noProof/>
            <w:webHidden/>
          </w:rPr>
          <w:t>4</w:t>
        </w:r>
        <w:r w:rsidR="00147D5A">
          <w:rPr>
            <w:noProof/>
            <w:webHidden/>
          </w:rPr>
          <w:fldChar w:fldCharType="end"/>
        </w:r>
      </w:hyperlink>
    </w:p>
    <w:p w14:paraId="78BC2AF1" w14:textId="5E9403AD" w:rsidR="00147D5A" w:rsidRDefault="00583139">
      <w:pPr>
        <w:pStyle w:val="TOC3"/>
        <w:tabs>
          <w:tab w:val="right" w:leader="dot" w:pos="9628"/>
        </w:tabs>
        <w:rPr>
          <w:rFonts w:asciiTheme="minorHAnsi" w:eastAsiaTheme="minorEastAsia" w:hAnsiTheme="minorHAnsi"/>
          <w:noProof/>
          <w:sz w:val="22"/>
        </w:rPr>
      </w:pPr>
      <w:hyperlink w:anchor="_Toc459784" w:history="1">
        <w:r w:rsidR="00147D5A" w:rsidRPr="00D757E9">
          <w:rPr>
            <w:rStyle w:val="Hyperlink"/>
            <w:noProof/>
          </w:rPr>
          <w:t>2.1.3 Emotion Models</w:t>
        </w:r>
        <w:r w:rsidR="00147D5A">
          <w:rPr>
            <w:noProof/>
            <w:webHidden/>
          </w:rPr>
          <w:tab/>
        </w:r>
        <w:r w:rsidR="00147D5A">
          <w:rPr>
            <w:noProof/>
            <w:webHidden/>
          </w:rPr>
          <w:fldChar w:fldCharType="begin"/>
        </w:r>
        <w:r w:rsidR="00147D5A">
          <w:rPr>
            <w:noProof/>
            <w:webHidden/>
          </w:rPr>
          <w:instrText xml:space="preserve"> PAGEREF _Toc459784 \h </w:instrText>
        </w:r>
        <w:r w:rsidR="00147D5A">
          <w:rPr>
            <w:noProof/>
            <w:webHidden/>
          </w:rPr>
        </w:r>
        <w:r w:rsidR="00147D5A">
          <w:rPr>
            <w:noProof/>
            <w:webHidden/>
          </w:rPr>
          <w:fldChar w:fldCharType="separate"/>
        </w:r>
        <w:r w:rsidR="00EF134A">
          <w:rPr>
            <w:noProof/>
            <w:webHidden/>
          </w:rPr>
          <w:t>6</w:t>
        </w:r>
        <w:r w:rsidR="00147D5A">
          <w:rPr>
            <w:noProof/>
            <w:webHidden/>
          </w:rPr>
          <w:fldChar w:fldCharType="end"/>
        </w:r>
      </w:hyperlink>
    </w:p>
    <w:p w14:paraId="65C86705" w14:textId="002B0DCF" w:rsidR="00147D5A" w:rsidRDefault="00583139">
      <w:pPr>
        <w:pStyle w:val="TOC3"/>
        <w:tabs>
          <w:tab w:val="right" w:leader="dot" w:pos="9628"/>
        </w:tabs>
        <w:rPr>
          <w:rFonts w:asciiTheme="minorHAnsi" w:eastAsiaTheme="minorEastAsia" w:hAnsiTheme="minorHAnsi"/>
          <w:noProof/>
          <w:sz w:val="22"/>
        </w:rPr>
      </w:pPr>
      <w:hyperlink w:anchor="_Toc459785" w:history="1">
        <w:r w:rsidR="00147D5A" w:rsidRPr="00D757E9">
          <w:rPr>
            <w:rStyle w:val="Hyperlink"/>
            <w:noProof/>
          </w:rPr>
          <w:t>2.1.4 Modelling techniques</w:t>
        </w:r>
        <w:r w:rsidR="00147D5A">
          <w:rPr>
            <w:noProof/>
            <w:webHidden/>
          </w:rPr>
          <w:tab/>
        </w:r>
        <w:r w:rsidR="00147D5A">
          <w:rPr>
            <w:noProof/>
            <w:webHidden/>
          </w:rPr>
          <w:fldChar w:fldCharType="begin"/>
        </w:r>
        <w:r w:rsidR="00147D5A">
          <w:rPr>
            <w:noProof/>
            <w:webHidden/>
          </w:rPr>
          <w:instrText xml:space="preserve"> PAGEREF _Toc459785 \h </w:instrText>
        </w:r>
        <w:r w:rsidR="00147D5A">
          <w:rPr>
            <w:noProof/>
            <w:webHidden/>
          </w:rPr>
        </w:r>
        <w:r w:rsidR="00147D5A">
          <w:rPr>
            <w:noProof/>
            <w:webHidden/>
          </w:rPr>
          <w:fldChar w:fldCharType="separate"/>
        </w:r>
        <w:r w:rsidR="00EF134A">
          <w:rPr>
            <w:noProof/>
            <w:webHidden/>
          </w:rPr>
          <w:t>7</w:t>
        </w:r>
        <w:r w:rsidR="00147D5A">
          <w:rPr>
            <w:noProof/>
            <w:webHidden/>
          </w:rPr>
          <w:fldChar w:fldCharType="end"/>
        </w:r>
      </w:hyperlink>
    </w:p>
    <w:p w14:paraId="5425143D" w14:textId="16C9F3FD" w:rsidR="00147D5A" w:rsidRDefault="00583139">
      <w:pPr>
        <w:pStyle w:val="TOC4"/>
        <w:tabs>
          <w:tab w:val="right" w:leader="dot" w:pos="9628"/>
        </w:tabs>
        <w:rPr>
          <w:rFonts w:asciiTheme="minorHAnsi" w:eastAsiaTheme="minorEastAsia" w:hAnsiTheme="minorHAnsi"/>
          <w:noProof/>
          <w:sz w:val="22"/>
        </w:rPr>
      </w:pPr>
      <w:hyperlink w:anchor="_Toc459786" w:history="1">
        <w:r w:rsidR="00147D5A" w:rsidRPr="00D757E9">
          <w:rPr>
            <w:rStyle w:val="Hyperlink"/>
            <w:noProof/>
          </w:rPr>
          <w:t>2.1.4.1 Acoustic Phonetic Approach</w:t>
        </w:r>
        <w:r w:rsidR="00147D5A">
          <w:rPr>
            <w:noProof/>
            <w:webHidden/>
          </w:rPr>
          <w:tab/>
        </w:r>
        <w:r w:rsidR="00147D5A">
          <w:rPr>
            <w:noProof/>
            <w:webHidden/>
          </w:rPr>
          <w:fldChar w:fldCharType="begin"/>
        </w:r>
        <w:r w:rsidR="00147D5A">
          <w:rPr>
            <w:noProof/>
            <w:webHidden/>
          </w:rPr>
          <w:instrText xml:space="preserve"> PAGEREF _Toc459786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2D8657CE" w14:textId="48AED016" w:rsidR="00147D5A" w:rsidRDefault="00583139">
      <w:pPr>
        <w:pStyle w:val="TOC4"/>
        <w:tabs>
          <w:tab w:val="right" w:leader="dot" w:pos="9628"/>
        </w:tabs>
        <w:rPr>
          <w:rFonts w:asciiTheme="minorHAnsi" w:eastAsiaTheme="minorEastAsia" w:hAnsiTheme="minorHAnsi"/>
          <w:noProof/>
          <w:sz w:val="22"/>
        </w:rPr>
      </w:pPr>
      <w:hyperlink w:anchor="_Toc459787" w:history="1">
        <w:r w:rsidR="00147D5A" w:rsidRPr="00D757E9">
          <w:rPr>
            <w:rStyle w:val="Hyperlink"/>
            <w:noProof/>
          </w:rPr>
          <w:t>2.1.4.2 Pattern Recognition Approach</w:t>
        </w:r>
        <w:r w:rsidR="00147D5A">
          <w:rPr>
            <w:noProof/>
            <w:webHidden/>
          </w:rPr>
          <w:tab/>
        </w:r>
        <w:r w:rsidR="00147D5A">
          <w:rPr>
            <w:noProof/>
            <w:webHidden/>
          </w:rPr>
          <w:fldChar w:fldCharType="begin"/>
        </w:r>
        <w:r w:rsidR="00147D5A">
          <w:rPr>
            <w:noProof/>
            <w:webHidden/>
          </w:rPr>
          <w:instrText xml:space="preserve"> PAGEREF _Toc459787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15E3460A" w14:textId="23EC99FD" w:rsidR="00147D5A" w:rsidRDefault="00583139">
      <w:pPr>
        <w:pStyle w:val="TOC3"/>
        <w:tabs>
          <w:tab w:val="right" w:leader="dot" w:pos="9628"/>
        </w:tabs>
        <w:rPr>
          <w:rFonts w:asciiTheme="minorHAnsi" w:eastAsiaTheme="minorEastAsia" w:hAnsiTheme="minorHAnsi"/>
          <w:noProof/>
          <w:sz w:val="22"/>
        </w:rPr>
      </w:pPr>
      <w:hyperlink w:anchor="_Toc459788" w:history="1">
        <w:r w:rsidR="00147D5A" w:rsidRPr="00D757E9">
          <w:rPr>
            <w:rStyle w:val="Hyperlink"/>
            <w:noProof/>
          </w:rPr>
          <w:t>2.1.5 Artificial Intelligence Approach (Knowledge based approach)</w:t>
        </w:r>
        <w:r w:rsidR="00147D5A">
          <w:rPr>
            <w:noProof/>
            <w:webHidden/>
          </w:rPr>
          <w:tab/>
        </w:r>
        <w:r w:rsidR="00147D5A">
          <w:rPr>
            <w:noProof/>
            <w:webHidden/>
          </w:rPr>
          <w:fldChar w:fldCharType="begin"/>
        </w:r>
        <w:r w:rsidR="00147D5A">
          <w:rPr>
            <w:noProof/>
            <w:webHidden/>
          </w:rPr>
          <w:instrText xml:space="preserve"> PAGEREF _Toc459788 \h </w:instrText>
        </w:r>
        <w:r w:rsidR="00147D5A">
          <w:rPr>
            <w:noProof/>
            <w:webHidden/>
          </w:rPr>
        </w:r>
        <w:r w:rsidR="00147D5A">
          <w:rPr>
            <w:noProof/>
            <w:webHidden/>
          </w:rPr>
          <w:fldChar w:fldCharType="separate"/>
        </w:r>
        <w:r w:rsidR="00EF134A">
          <w:rPr>
            <w:noProof/>
            <w:webHidden/>
          </w:rPr>
          <w:t>9</w:t>
        </w:r>
        <w:r w:rsidR="00147D5A">
          <w:rPr>
            <w:noProof/>
            <w:webHidden/>
          </w:rPr>
          <w:fldChar w:fldCharType="end"/>
        </w:r>
      </w:hyperlink>
    </w:p>
    <w:p w14:paraId="4B02BD0E" w14:textId="09A544B5" w:rsidR="00147D5A" w:rsidRDefault="00583139">
      <w:pPr>
        <w:pStyle w:val="TOC4"/>
        <w:tabs>
          <w:tab w:val="right" w:leader="dot" w:pos="9628"/>
        </w:tabs>
        <w:rPr>
          <w:rFonts w:asciiTheme="minorHAnsi" w:eastAsiaTheme="minorEastAsia" w:hAnsiTheme="minorHAnsi"/>
          <w:noProof/>
          <w:sz w:val="22"/>
        </w:rPr>
      </w:pPr>
      <w:hyperlink w:anchor="_Toc459789" w:history="1">
        <w:r w:rsidR="00147D5A" w:rsidRPr="00D757E9">
          <w:rPr>
            <w:rStyle w:val="Hyperlink"/>
            <w:noProof/>
          </w:rPr>
          <w:t>2.1.5.1 Classification Algorithms</w:t>
        </w:r>
        <w:r w:rsidR="00147D5A">
          <w:rPr>
            <w:noProof/>
            <w:webHidden/>
          </w:rPr>
          <w:tab/>
        </w:r>
        <w:r w:rsidR="00147D5A">
          <w:rPr>
            <w:noProof/>
            <w:webHidden/>
          </w:rPr>
          <w:fldChar w:fldCharType="begin"/>
        </w:r>
        <w:r w:rsidR="00147D5A">
          <w:rPr>
            <w:noProof/>
            <w:webHidden/>
          </w:rPr>
          <w:instrText xml:space="preserve"> PAGEREF _Toc459789 \h </w:instrText>
        </w:r>
        <w:r w:rsidR="00147D5A">
          <w:rPr>
            <w:noProof/>
            <w:webHidden/>
          </w:rPr>
        </w:r>
        <w:r w:rsidR="00147D5A">
          <w:rPr>
            <w:noProof/>
            <w:webHidden/>
          </w:rPr>
          <w:fldChar w:fldCharType="separate"/>
        </w:r>
        <w:r w:rsidR="00EF134A">
          <w:rPr>
            <w:noProof/>
            <w:webHidden/>
          </w:rPr>
          <w:t>10</w:t>
        </w:r>
        <w:r w:rsidR="00147D5A">
          <w:rPr>
            <w:noProof/>
            <w:webHidden/>
          </w:rPr>
          <w:fldChar w:fldCharType="end"/>
        </w:r>
      </w:hyperlink>
    </w:p>
    <w:p w14:paraId="431BB09B" w14:textId="353FE3D0" w:rsidR="00147D5A" w:rsidRDefault="00583139">
      <w:pPr>
        <w:pStyle w:val="TOC3"/>
        <w:tabs>
          <w:tab w:val="right" w:leader="dot" w:pos="9628"/>
        </w:tabs>
        <w:rPr>
          <w:rFonts w:asciiTheme="minorHAnsi" w:eastAsiaTheme="minorEastAsia" w:hAnsiTheme="minorHAnsi"/>
          <w:noProof/>
          <w:sz w:val="22"/>
        </w:rPr>
      </w:pPr>
      <w:hyperlink w:anchor="_Toc459790" w:history="1">
        <w:r w:rsidR="00147D5A" w:rsidRPr="00D757E9">
          <w:rPr>
            <w:rStyle w:val="Hyperlink"/>
            <w:noProof/>
          </w:rPr>
          <w:t>2.1.6 Voice Emotion Detection Tools</w:t>
        </w:r>
        <w:r w:rsidR="00147D5A">
          <w:rPr>
            <w:noProof/>
            <w:webHidden/>
          </w:rPr>
          <w:tab/>
        </w:r>
        <w:r w:rsidR="00147D5A">
          <w:rPr>
            <w:noProof/>
            <w:webHidden/>
          </w:rPr>
          <w:fldChar w:fldCharType="begin"/>
        </w:r>
        <w:r w:rsidR="00147D5A">
          <w:rPr>
            <w:noProof/>
            <w:webHidden/>
          </w:rPr>
          <w:instrText xml:space="preserve"> PAGEREF _Toc459790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18530114" w14:textId="5673714D" w:rsidR="00147D5A" w:rsidRDefault="00583139">
      <w:pPr>
        <w:pStyle w:val="TOC4"/>
        <w:tabs>
          <w:tab w:val="right" w:leader="dot" w:pos="9628"/>
        </w:tabs>
        <w:rPr>
          <w:rFonts w:asciiTheme="minorHAnsi" w:eastAsiaTheme="minorEastAsia" w:hAnsiTheme="minorHAnsi"/>
          <w:noProof/>
          <w:sz w:val="22"/>
        </w:rPr>
      </w:pPr>
      <w:hyperlink w:anchor="_Toc459791" w:history="1">
        <w:r w:rsidR="00147D5A" w:rsidRPr="00D757E9">
          <w:rPr>
            <w:rStyle w:val="Hyperlink"/>
            <w:noProof/>
          </w:rPr>
          <w:t>2.1.6.1 EmoVoice</w:t>
        </w:r>
        <w:r w:rsidR="00147D5A">
          <w:rPr>
            <w:noProof/>
            <w:webHidden/>
          </w:rPr>
          <w:tab/>
        </w:r>
        <w:r w:rsidR="00147D5A">
          <w:rPr>
            <w:noProof/>
            <w:webHidden/>
          </w:rPr>
          <w:fldChar w:fldCharType="begin"/>
        </w:r>
        <w:r w:rsidR="00147D5A">
          <w:rPr>
            <w:noProof/>
            <w:webHidden/>
          </w:rPr>
          <w:instrText xml:space="preserve"> PAGEREF _Toc459791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435D1CC7" w14:textId="7C322893" w:rsidR="00147D5A" w:rsidRDefault="00583139">
      <w:pPr>
        <w:pStyle w:val="TOC4"/>
        <w:tabs>
          <w:tab w:val="right" w:leader="dot" w:pos="9628"/>
        </w:tabs>
        <w:rPr>
          <w:rFonts w:asciiTheme="minorHAnsi" w:eastAsiaTheme="minorEastAsia" w:hAnsiTheme="minorHAnsi"/>
          <w:noProof/>
          <w:sz w:val="22"/>
        </w:rPr>
      </w:pPr>
      <w:hyperlink w:anchor="_Toc459792" w:history="1">
        <w:r w:rsidR="00147D5A" w:rsidRPr="00D757E9">
          <w:rPr>
            <w:rStyle w:val="Hyperlink"/>
            <w:noProof/>
          </w:rPr>
          <w:t>2.1.6.2 OpenSMILE</w:t>
        </w:r>
        <w:r w:rsidR="00147D5A">
          <w:rPr>
            <w:noProof/>
            <w:webHidden/>
          </w:rPr>
          <w:tab/>
        </w:r>
        <w:r w:rsidR="00147D5A">
          <w:rPr>
            <w:noProof/>
            <w:webHidden/>
          </w:rPr>
          <w:fldChar w:fldCharType="begin"/>
        </w:r>
        <w:r w:rsidR="00147D5A">
          <w:rPr>
            <w:noProof/>
            <w:webHidden/>
          </w:rPr>
          <w:instrText xml:space="preserve"> PAGEREF _Toc459792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6625E731" w14:textId="0D83370A" w:rsidR="00147D5A" w:rsidRDefault="00583139">
      <w:pPr>
        <w:pStyle w:val="TOC4"/>
        <w:tabs>
          <w:tab w:val="right" w:leader="dot" w:pos="9628"/>
        </w:tabs>
        <w:rPr>
          <w:rFonts w:asciiTheme="minorHAnsi" w:eastAsiaTheme="minorEastAsia" w:hAnsiTheme="minorHAnsi"/>
          <w:noProof/>
          <w:sz w:val="22"/>
        </w:rPr>
      </w:pPr>
      <w:hyperlink w:anchor="_Toc459793" w:history="1">
        <w:r w:rsidR="00147D5A" w:rsidRPr="00D757E9">
          <w:rPr>
            <w:rStyle w:val="Hyperlink"/>
            <w:noProof/>
          </w:rPr>
          <w:t>2.1.6.3 MIRtoolbox</w:t>
        </w:r>
        <w:r w:rsidR="00147D5A">
          <w:rPr>
            <w:noProof/>
            <w:webHidden/>
          </w:rPr>
          <w:tab/>
        </w:r>
        <w:r w:rsidR="00147D5A">
          <w:rPr>
            <w:noProof/>
            <w:webHidden/>
          </w:rPr>
          <w:fldChar w:fldCharType="begin"/>
        </w:r>
        <w:r w:rsidR="00147D5A">
          <w:rPr>
            <w:noProof/>
            <w:webHidden/>
          </w:rPr>
          <w:instrText xml:space="preserve"> PAGEREF _Toc459793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57232807" w14:textId="125AF818" w:rsidR="00147D5A" w:rsidRDefault="00583139">
      <w:pPr>
        <w:pStyle w:val="TOC4"/>
        <w:tabs>
          <w:tab w:val="right" w:leader="dot" w:pos="9628"/>
        </w:tabs>
        <w:rPr>
          <w:rFonts w:asciiTheme="minorHAnsi" w:eastAsiaTheme="minorEastAsia" w:hAnsiTheme="minorHAnsi"/>
          <w:noProof/>
          <w:sz w:val="22"/>
        </w:rPr>
      </w:pPr>
      <w:hyperlink w:anchor="_Toc459794" w:history="1">
        <w:r w:rsidR="00147D5A" w:rsidRPr="00D757E9">
          <w:rPr>
            <w:rStyle w:val="Hyperlink"/>
            <w:noProof/>
            <w:lang w:eastAsia="en-IN"/>
          </w:rPr>
          <w:t>2.1.6.4</w:t>
        </w:r>
        <w:r w:rsidR="00147D5A" w:rsidRPr="00D757E9">
          <w:rPr>
            <w:rStyle w:val="Hyperlink"/>
            <w:rFonts w:eastAsia="Times New Roman"/>
            <w:noProof/>
            <w:lang w:eastAsia="en-IN"/>
          </w:rPr>
          <w:t xml:space="preserve"> Praat</w:t>
        </w:r>
        <w:r w:rsidR="00147D5A">
          <w:rPr>
            <w:noProof/>
            <w:webHidden/>
          </w:rPr>
          <w:tab/>
        </w:r>
        <w:r w:rsidR="00147D5A">
          <w:rPr>
            <w:noProof/>
            <w:webHidden/>
          </w:rPr>
          <w:fldChar w:fldCharType="begin"/>
        </w:r>
        <w:r w:rsidR="00147D5A">
          <w:rPr>
            <w:noProof/>
            <w:webHidden/>
          </w:rPr>
          <w:instrText xml:space="preserve"> PAGEREF _Toc459794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7AC37D97" w14:textId="7587A6F0" w:rsidR="00147D5A" w:rsidRDefault="00583139">
      <w:pPr>
        <w:pStyle w:val="TOC2"/>
        <w:tabs>
          <w:tab w:val="right" w:leader="dot" w:pos="9628"/>
        </w:tabs>
        <w:rPr>
          <w:rFonts w:asciiTheme="minorHAnsi" w:eastAsiaTheme="minorEastAsia" w:hAnsiTheme="minorHAnsi"/>
          <w:noProof/>
          <w:sz w:val="22"/>
        </w:rPr>
      </w:pPr>
      <w:hyperlink w:anchor="_Toc459795" w:history="1">
        <w:r w:rsidR="00147D5A" w:rsidRPr="00D757E9">
          <w:rPr>
            <w:rStyle w:val="Hyperlink"/>
            <w:noProof/>
          </w:rPr>
          <w:t>2.2 Application Areas Review</w:t>
        </w:r>
        <w:r w:rsidR="00147D5A">
          <w:rPr>
            <w:noProof/>
            <w:webHidden/>
          </w:rPr>
          <w:tab/>
        </w:r>
        <w:r w:rsidR="00147D5A">
          <w:rPr>
            <w:noProof/>
            <w:webHidden/>
          </w:rPr>
          <w:fldChar w:fldCharType="begin"/>
        </w:r>
        <w:r w:rsidR="00147D5A">
          <w:rPr>
            <w:noProof/>
            <w:webHidden/>
          </w:rPr>
          <w:instrText xml:space="preserve"> PAGEREF _Toc459795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5FD05" w14:textId="0520BBCA" w:rsidR="00147D5A" w:rsidRDefault="00583139">
      <w:pPr>
        <w:pStyle w:val="TOC3"/>
        <w:tabs>
          <w:tab w:val="right" w:leader="dot" w:pos="9628"/>
        </w:tabs>
        <w:rPr>
          <w:rFonts w:asciiTheme="minorHAnsi" w:eastAsiaTheme="minorEastAsia" w:hAnsiTheme="minorHAnsi"/>
          <w:noProof/>
          <w:sz w:val="22"/>
        </w:rPr>
      </w:pPr>
      <w:hyperlink w:anchor="_Toc459796" w:history="1">
        <w:r w:rsidR="00147D5A" w:rsidRPr="00D757E9">
          <w:rPr>
            <w:rStyle w:val="Hyperlink"/>
            <w:noProof/>
          </w:rPr>
          <w:t>2.2.1 Applications of Voice Emotion Detection Systems</w:t>
        </w:r>
        <w:r w:rsidR="00147D5A">
          <w:rPr>
            <w:noProof/>
            <w:webHidden/>
          </w:rPr>
          <w:tab/>
        </w:r>
        <w:r w:rsidR="00147D5A">
          <w:rPr>
            <w:noProof/>
            <w:webHidden/>
          </w:rPr>
          <w:fldChar w:fldCharType="begin"/>
        </w:r>
        <w:r w:rsidR="00147D5A">
          <w:rPr>
            <w:noProof/>
            <w:webHidden/>
          </w:rPr>
          <w:instrText xml:space="preserve"> PAGEREF _Toc459796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889B3" w14:textId="1078734E" w:rsidR="00147D5A" w:rsidRDefault="00583139">
      <w:pPr>
        <w:pStyle w:val="TOC4"/>
        <w:tabs>
          <w:tab w:val="right" w:leader="dot" w:pos="9628"/>
        </w:tabs>
        <w:rPr>
          <w:rFonts w:asciiTheme="minorHAnsi" w:eastAsiaTheme="minorEastAsia" w:hAnsiTheme="minorHAnsi"/>
          <w:noProof/>
          <w:sz w:val="22"/>
        </w:rPr>
      </w:pPr>
      <w:hyperlink w:anchor="_Toc459797" w:history="1">
        <w:r w:rsidR="00147D5A" w:rsidRPr="00D757E9">
          <w:rPr>
            <w:rStyle w:val="Hyperlink"/>
            <w:noProof/>
          </w:rPr>
          <w:t>2.2.1.1 Robotics</w:t>
        </w:r>
        <w:r w:rsidR="00147D5A">
          <w:rPr>
            <w:noProof/>
            <w:webHidden/>
          </w:rPr>
          <w:tab/>
        </w:r>
        <w:r w:rsidR="00147D5A">
          <w:rPr>
            <w:noProof/>
            <w:webHidden/>
          </w:rPr>
          <w:fldChar w:fldCharType="begin"/>
        </w:r>
        <w:r w:rsidR="00147D5A">
          <w:rPr>
            <w:noProof/>
            <w:webHidden/>
          </w:rPr>
          <w:instrText xml:space="preserve"> PAGEREF _Toc459797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1A876C8D" w14:textId="39B4C4ED" w:rsidR="00147D5A" w:rsidRDefault="00583139">
      <w:pPr>
        <w:pStyle w:val="TOC4"/>
        <w:tabs>
          <w:tab w:val="right" w:leader="dot" w:pos="9628"/>
        </w:tabs>
        <w:rPr>
          <w:rFonts w:asciiTheme="minorHAnsi" w:eastAsiaTheme="minorEastAsia" w:hAnsiTheme="minorHAnsi"/>
          <w:noProof/>
          <w:sz w:val="22"/>
        </w:rPr>
      </w:pPr>
      <w:hyperlink w:anchor="_Toc459798" w:history="1">
        <w:r w:rsidR="00147D5A" w:rsidRPr="00D757E9">
          <w:rPr>
            <w:rStyle w:val="Hyperlink"/>
            <w:noProof/>
          </w:rPr>
          <w:t>2.2.1.2 Automated Call Centers</w:t>
        </w:r>
        <w:r w:rsidR="00147D5A">
          <w:rPr>
            <w:noProof/>
            <w:webHidden/>
          </w:rPr>
          <w:tab/>
        </w:r>
        <w:r w:rsidR="00147D5A">
          <w:rPr>
            <w:noProof/>
            <w:webHidden/>
          </w:rPr>
          <w:fldChar w:fldCharType="begin"/>
        </w:r>
        <w:r w:rsidR="00147D5A">
          <w:rPr>
            <w:noProof/>
            <w:webHidden/>
          </w:rPr>
          <w:instrText xml:space="preserve"> PAGEREF _Toc459798 \h </w:instrText>
        </w:r>
        <w:r w:rsidR="00147D5A">
          <w:rPr>
            <w:noProof/>
            <w:webHidden/>
          </w:rPr>
        </w:r>
        <w:r w:rsidR="00147D5A">
          <w:rPr>
            <w:noProof/>
            <w:webHidden/>
          </w:rPr>
          <w:fldChar w:fldCharType="separate"/>
        </w:r>
        <w:r w:rsidR="00EF134A">
          <w:rPr>
            <w:noProof/>
            <w:webHidden/>
          </w:rPr>
          <w:t>14</w:t>
        </w:r>
        <w:r w:rsidR="00147D5A">
          <w:rPr>
            <w:noProof/>
            <w:webHidden/>
          </w:rPr>
          <w:fldChar w:fldCharType="end"/>
        </w:r>
      </w:hyperlink>
    </w:p>
    <w:p w14:paraId="585C0C80" w14:textId="2794887C" w:rsidR="00147D5A" w:rsidRDefault="00583139">
      <w:pPr>
        <w:pStyle w:val="TOC4"/>
        <w:tabs>
          <w:tab w:val="right" w:leader="dot" w:pos="9628"/>
        </w:tabs>
        <w:rPr>
          <w:rFonts w:asciiTheme="minorHAnsi" w:eastAsiaTheme="minorEastAsia" w:hAnsiTheme="minorHAnsi"/>
          <w:noProof/>
          <w:sz w:val="22"/>
        </w:rPr>
      </w:pPr>
      <w:hyperlink w:anchor="_Toc459799" w:history="1">
        <w:r w:rsidR="00147D5A" w:rsidRPr="00D757E9">
          <w:rPr>
            <w:rStyle w:val="Hyperlink"/>
            <w:noProof/>
          </w:rPr>
          <w:t>2.2.1.3 Automated Cars</w:t>
        </w:r>
        <w:r w:rsidR="00147D5A">
          <w:rPr>
            <w:noProof/>
            <w:webHidden/>
          </w:rPr>
          <w:tab/>
        </w:r>
        <w:r w:rsidR="00147D5A">
          <w:rPr>
            <w:noProof/>
            <w:webHidden/>
          </w:rPr>
          <w:fldChar w:fldCharType="begin"/>
        </w:r>
        <w:r w:rsidR="00147D5A">
          <w:rPr>
            <w:noProof/>
            <w:webHidden/>
          </w:rPr>
          <w:instrText xml:space="preserve"> PAGEREF _Toc459799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5E587BF1" w14:textId="50D57817" w:rsidR="00147D5A" w:rsidRDefault="00583139">
      <w:pPr>
        <w:pStyle w:val="TOC4"/>
        <w:tabs>
          <w:tab w:val="right" w:leader="dot" w:pos="9628"/>
        </w:tabs>
        <w:rPr>
          <w:rFonts w:asciiTheme="minorHAnsi" w:eastAsiaTheme="minorEastAsia" w:hAnsiTheme="minorHAnsi"/>
          <w:noProof/>
          <w:sz w:val="22"/>
        </w:rPr>
      </w:pPr>
      <w:hyperlink w:anchor="_Toc459800" w:history="1">
        <w:r w:rsidR="00147D5A" w:rsidRPr="00D757E9">
          <w:rPr>
            <w:rStyle w:val="Hyperlink"/>
            <w:noProof/>
          </w:rPr>
          <w:t>2.2.1.4 Lie detection Systems</w:t>
        </w:r>
        <w:r w:rsidR="00147D5A">
          <w:rPr>
            <w:noProof/>
            <w:webHidden/>
          </w:rPr>
          <w:tab/>
        </w:r>
        <w:r w:rsidR="00147D5A">
          <w:rPr>
            <w:noProof/>
            <w:webHidden/>
          </w:rPr>
          <w:fldChar w:fldCharType="begin"/>
        </w:r>
        <w:r w:rsidR="00147D5A">
          <w:rPr>
            <w:noProof/>
            <w:webHidden/>
          </w:rPr>
          <w:instrText xml:space="preserve"> PAGEREF _Toc459800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0397A68B" w14:textId="73A0ADA9" w:rsidR="00147D5A" w:rsidRDefault="00583139">
      <w:pPr>
        <w:pStyle w:val="TOC3"/>
        <w:tabs>
          <w:tab w:val="right" w:leader="dot" w:pos="9628"/>
        </w:tabs>
        <w:rPr>
          <w:rFonts w:asciiTheme="minorHAnsi" w:eastAsiaTheme="minorEastAsia" w:hAnsiTheme="minorHAnsi"/>
          <w:noProof/>
          <w:sz w:val="22"/>
        </w:rPr>
      </w:pPr>
      <w:hyperlink w:anchor="_Toc459801" w:history="1">
        <w:r w:rsidR="00147D5A" w:rsidRPr="00D757E9">
          <w:rPr>
            <w:rStyle w:val="Hyperlink"/>
            <w:noProof/>
          </w:rPr>
          <w:t>2.2.2 Applications of Text Emotion Detection</w:t>
        </w:r>
        <w:r w:rsidR="00147D5A">
          <w:rPr>
            <w:noProof/>
            <w:webHidden/>
          </w:rPr>
          <w:tab/>
        </w:r>
        <w:r w:rsidR="00147D5A">
          <w:rPr>
            <w:noProof/>
            <w:webHidden/>
          </w:rPr>
          <w:fldChar w:fldCharType="begin"/>
        </w:r>
        <w:r w:rsidR="00147D5A">
          <w:rPr>
            <w:noProof/>
            <w:webHidden/>
          </w:rPr>
          <w:instrText xml:space="preserve"> PAGEREF _Toc459801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6BDCDBBD" w14:textId="2522F13E" w:rsidR="00147D5A" w:rsidRDefault="00583139">
      <w:pPr>
        <w:pStyle w:val="TOC4"/>
        <w:tabs>
          <w:tab w:val="right" w:leader="dot" w:pos="9628"/>
        </w:tabs>
        <w:rPr>
          <w:rFonts w:asciiTheme="minorHAnsi" w:eastAsiaTheme="minorEastAsia" w:hAnsiTheme="minorHAnsi"/>
          <w:noProof/>
          <w:sz w:val="22"/>
        </w:rPr>
      </w:pPr>
      <w:hyperlink w:anchor="_Toc459802" w:history="1">
        <w:r w:rsidR="00147D5A" w:rsidRPr="00D757E9">
          <w:rPr>
            <w:rStyle w:val="Hyperlink"/>
            <w:noProof/>
          </w:rPr>
          <w:t>2.2.2.1 Text emotion detection in Business</w:t>
        </w:r>
        <w:r w:rsidR="00147D5A">
          <w:rPr>
            <w:noProof/>
            <w:webHidden/>
          </w:rPr>
          <w:tab/>
        </w:r>
        <w:r w:rsidR="00147D5A">
          <w:rPr>
            <w:noProof/>
            <w:webHidden/>
          </w:rPr>
          <w:fldChar w:fldCharType="begin"/>
        </w:r>
        <w:r w:rsidR="00147D5A">
          <w:rPr>
            <w:noProof/>
            <w:webHidden/>
          </w:rPr>
          <w:instrText xml:space="preserve"> PAGEREF _Toc459802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12E6D92D" w14:textId="7DA95C29" w:rsidR="00147D5A" w:rsidRDefault="00583139">
      <w:pPr>
        <w:pStyle w:val="TOC4"/>
        <w:tabs>
          <w:tab w:val="right" w:leader="dot" w:pos="9628"/>
        </w:tabs>
        <w:rPr>
          <w:rFonts w:asciiTheme="minorHAnsi" w:eastAsiaTheme="minorEastAsia" w:hAnsiTheme="minorHAnsi"/>
          <w:noProof/>
          <w:sz w:val="22"/>
        </w:rPr>
      </w:pPr>
      <w:hyperlink w:anchor="_Toc459803" w:history="1">
        <w:r w:rsidR="00147D5A" w:rsidRPr="00D757E9">
          <w:rPr>
            <w:rStyle w:val="Hyperlink"/>
            <w:noProof/>
          </w:rPr>
          <w:t>2.2.2.2 Text emotion detection in Politics</w:t>
        </w:r>
        <w:r w:rsidR="00147D5A">
          <w:rPr>
            <w:noProof/>
            <w:webHidden/>
          </w:rPr>
          <w:tab/>
        </w:r>
        <w:r w:rsidR="00147D5A">
          <w:rPr>
            <w:noProof/>
            <w:webHidden/>
          </w:rPr>
          <w:fldChar w:fldCharType="begin"/>
        </w:r>
        <w:r w:rsidR="00147D5A">
          <w:rPr>
            <w:noProof/>
            <w:webHidden/>
          </w:rPr>
          <w:instrText xml:space="preserve"> PAGEREF _Toc459803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3D263C09" w14:textId="21902500" w:rsidR="00147D5A" w:rsidRDefault="00583139">
      <w:pPr>
        <w:pStyle w:val="TOC4"/>
        <w:tabs>
          <w:tab w:val="right" w:leader="dot" w:pos="9628"/>
        </w:tabs>
        <w:rPr>
          <w:rFonts w:asciiTheme="minorHAnsi" w:eastAsiaTheme="minorEastAsia" w:hAnsiTheme="minorHAnsi"/>
          <w:noProof/>
          <w:sz w:val="22"/>
        </w:rPr>
      </w:pPr>
      <w:hyperlink w:anchor="_Toc459804" w:history="1">
        <w:r w:rsidR="00147D5A" w:rsidRPr="00D757E9">
          <w:rPr>
            <w:rStyle w:val="Hyperlink"/>
            <w:noProof/>
          </w:rPr>
          <w:t>2.2.2.3 Text emotion detection in Psychology</w:t>
        </w:r>
        <w:r w:rsidR="00147D5A">
          <w:rPr>
            <w:noProof/>
            <w:webHidden/>
          </w:rPr>
          <w:tab/>
        </w:r>
        <w:r w:rsidR="00147D5A">
          <w:rPr>
            <w:noProof/>
            <w:webHidden/>
          </w:rPr>
          <w:fldChar w:fldCharType="begin"/>
        </w:r>
        <w:r w:rsidR="00147D5A">
          <w:rPr>
            <w:noProof/>
            <w:webHidden/>
          </w:rPr>
          <w:instrText xml:space="preserve"> PAGEREF _Toc459804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7ED9F0F2" w14:textId="34EE29E9" w:rsidR="00147D5A" w:rsidRDefault="00583139">
      <w:pPr>
        <w:pStyle w:val="TOC4"/>
        <w:tabs>
          <w:tab w:val="right" w:leader="dot" w:pos="9628"/>
        </w:tabs>
        <w:rPr>
          <w:rFonts w:asciiTheme="minorHAnsi" w:eastAsiaTheme="minorEastAsia" w:hAnsiTheme="minorHAnsi"/>
          <w:noProof/>
          <w:sz w:val="22"/>
        </w:rPr>
      </w:pPr>
      <w:hyperlink w:anchor="_Toc459805" w:history="1">
        <w:r w:rsidR="00147D5A" w:rsidRPr="00D757E9">
          <w:rPr>
            <w:rStyle w:val="Hyperlink"/>
            <w:noProof/>
          </w:rPr>
          <w:t>2.2.2.4 Text emotion detection in Finance</w:t>
        </w:r>
        <w:r w:rsidR="00147D5A">
          <w:rPr>
            <w:noProof/>
            <w:webHidden/>
          </w:rPr>
          <w:tab/>
        </w:r>
        <w:r w:rsidR="00147D5A">
          <w:rPr>
            <w:noProof/>
            <w:webHidden/>
          </w:rPr>
          <w:fldChar w:fldCharType="begin"/>
        </w:r>
        <w:r w:rsidR="00147D5A">
          <w:rPr>
            <w:noProof/>
            <w:webHidden/>
          </w:rPr>
          <w:instrText xml:space="preserve"> PAGEREF _Toc459805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09FD5F4A" w14:textId="0CEEAA8F" w:rsidR="00147D5A" w:rsidRDefault="00583139">
      <w:pPr>
        <w:pStyle w:val="TOC4"/>
        <w:tabs>
          <w:tab w:val="right" w:leader="dot" w:pos="9628"/>
        </w:tabs>
        <w:rPr>
          <w:rFonts w:asciiTheme="minorHAnsi" w:eastAsiaTheme="minorEastAsia" w:hAnsiTheme="minorHAnsi"/>
          <w:noProof/>
          <w:sz w:val="22"/>
        </w:rPr>
      </w:pPr>
      <w:hyperlink w:anchor="_Toc459806" w:history="1">
        <w:r w:rsidR="00147D5A" w:rsidRPr="00D757E9">
          <w:rPr>
            <w:rStyle w:val="Hyperlink"/>
            <w:noProof/>
          </w:rPr>
          <w:t>2.2.2.5 Text emotion detection on academic services leaving amenities and leisure activities at HSRW</w:t>
        </w:r>
        <w:r w:rsidR="00147D5A">
          <w:rPr>
            <w:noProof/>
            <w:webHidden/>
          </w:rPr>
          <w:tab/>
        </w:r>
        <w:r w:rsidR="00147D5A">
          <w:rPr>
            <w:noProof/>
            <w:webHidden/>
          </w:rPr>
          <w:fldChar w:fldCharType="begin"/>
        </w:r>
        <w:r w:rsidR="00147D5A">
          <w:rPr>
            <w:noProof/>
            <w:webHidden/>
          </w:rPr>
          <w:instrText xml:space="preserve"> PAGEREF _Toc459806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583D5899" w14:textId="386E3CD9" w:rsidR="00147D5A" w:rsidRDefault="00583139">
      <w:pPr>
        <w:pStyle w:val="TOC3"/>
        <w:tabs>
          <w:tab w:val="right" w:leader="dot" w:pos="9628"/>
        </w:tabs>
        <w:rPr>
          <w:rFonts w:asciiTheme="minorHAnsi" w:eastAsiaTheme="minorEastAsia" w:hAnsiTheme="minorHAnsi"/>
          <w:noProof/>
          <w:sz w:val="22"/>
        </w:rPr>
      </w:pPr>
      <w:hyperlink w:anchor="_Toc459807" w:history="1">
        <w:r w:rsidR="00147D5A" w:rsidRPr="00D757E9">
          <w:rPr>
            <w:rStyle w:val="Hyperlink"/>
            <w:noProof/>
          </w:rPr>
          <w:t>2.2.3 Facial Emotion Detection and Multimodal Detection</w:t>
        </w:r>
        <w:r w:rsidR="00147D5A">
          <w:rPr>
            <w:noProof/>
            <w:webHidden/>
          </w:rPr>
          <w:tab/>
        </w:r>
        <w:r w:rsidR="00147D5A">
          <w:rPr>
            <w:noProof/>
            <w:webHidden/>
          </w:rPr>
          <w:fldChar w:fldCharType="begin"/>
        </w:r>
        <w:r w:rsidR="00147D5A">
          <w:rPr>
            <w:noProof/>
            <w:webHidden/>
          </w:rPr>
          <w:instrText xml:space="preserve"> PAGEREF _Toc459807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447CC0B2" w14:textId="2A5246F6" w:rsidR="00147D5A" w:rsidRDefault="00583139">
      <w:pPr>
        <w:pStyle w:val="TOC4"/>
        <w:tabs>
          <w:tab w:val="right" w:leader="dot" w:pos="9628"/>
        </w:tabs>
        <w:rPr>
          <w:rFonts w:asciiTheme="minorHAnsi" w:eastAsiaTheme="minorEastAsia" w:hAnsiTheme="minorHAnsi"/>
          <w:noProof/>
          <w:sz w:val="22"/>
        </w:rPr>
      </w:pPr>
      <w:hyperlink w:anchor="_Toc459808" w:history="1">
        <w:r w:rsidR="00147D5A" w:rsidRPr="00D757E9">
          <w:rPr>
            <w:rStyle w:val="Hyperlink"/>
            <w:rFonts w:eastAsia="Times New Roman"/>
            <w:noProof/>
            <w:lang w:eastAsia="en-IN"/>
          </w:rPr>
          <w:t>2.2.3.1 Media Retrieval and Indexing</w:t>
        </w:r>
        <w:r w:rsidR="00147D5A">
          <w:rPr>
            <w:noProof/>
            <w:webHidden/>
          </w:rPr>
          <w:tab/>
        </w:r>
        <w:r w:rsidR="00147D5A">
          <w:rPr>
            <w:noProof/>
            <w:webHidden/>
          </w:rPr>
          <w:fldChar w:fldCharType="begin"/>
        </w:r>
        <w:r w:rsidR="00147D5A">
          <w:rPr>
            <w:noProof/>
            <w:webHidden/>
          </w:rPr>
          <w:instrText xml:space="preserve"> PAGEREF _Toc459808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00F941B6" w14:textId="0D6D4CC2" w:rsidR="00147D5A" w:rsidRDefault="00583139">
      <w:pPr>
        <w:pStyle w:val="TOC4"/>
        <w:tabs>
          <w:tab w:val="right" w:leader="dot" w:pos="9628"/>
        </w:tabs>
        <w:rPr>
          <w:rFonts w:asciiTheme="minorHAnsi" w:eastAsiaTheme="minorEastAsia" w:hAnsiTheme="minorHAnsi"/>
          <w:noProof/>
          <w:sz w:val="22"/>
        </w:rPr>
      </w:pPr>
      <w:hyperlink w:anchor="_Toc459809" w:history="1">
        <w:r w:rsidR="00147D5A" w:rsidRPr="00D757E9">
          <w:rPr>
            <w:rStyle w:val="Hyperlink"/>
            <w:rFonts w:eastAsia="Times New Roman"/>
            <w:noProof/>
            <w:lang w:eastAsia="en-IN"/>
          </w:rPr>
          <w:t>2.2.3.2 Video Game Testing</w:t>
        </w:r>
        <w:r w:rsidR="00147D5A">
          <w:rPr>
            <w:noProof/>
            <w:webHidden/>
          </w:rPr>
          <w:tab/>
        </w:r>
        <w:r w:rsidR="00147D5A">
          <w:rPr>
            <w:noProof/>
            <w:webHidden/>
          </w:rPr>
          <w:fldChar w:fldCharType="begin"/>
        </w:r>
        <w:r w:rsidR="00147D5A">
          <w:rPr>
            <w:noProof/>
            <w:webHidden/>
          </w:rPr>
          <w:instrText xml:space="preserve"> PAGEREF _Toc459809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755A9CCF" w14:textId="200F36B5" w:rsidR="00147D5A" w:rsidRDefault="00583139">
      <w:pPr>
        <w:pStyle w:val="TOC4"/>
        <w:tabs>
          <w:tab w:val="right" w:leader="dot" w:pos="9628"/>
        </w:tabs>
        <w:rPr>
          <w:rFonts w:asciiTheme="minorHAnsi" w:eastAsiaTheme="minorEastAsia" w:hAnsiTheme="minorHAnsi"/>
          <w:noProof/>
          <w:sz w:val="22"/>
        </w:rPr>
      </w:pPr>
      <w:hyperlink w:anchor="_Toc459810" w:history="1">
        <w:r w:rsidR="00147D5A" w:rsidRPr="00D757E9">
          <w:rPr>
            <w:rStyle w:val="Hyperlink"/>
            <w:rFonts w:eastAsia="Times New Roman"/>
            <w:noProof/>
            <w:lang w:eastAsia="en-IN"/>
          </w:rPr>
          <w:t>2.2.3.3</w:t>
        </w:r>
        <w:r w:rsidR="00147D5A" w:rsidRPr="00D757E9">
          <w:rPr>
            <w:rStyle w:val="Hyperlink"/>
            <w:noProof/>
            <w:lang w:eastAsia="en-IN"/>
          </w:rPr>
          <w:t xml:space="preserve"> S</w:t>
        </w:r>
        <w:r w:rsidR="00147D5A" w:rsidRPr="00D757E9">
          <w:rPr>
            <w:rStyle w:val="Hyperlink"/>
            <w:rFonts w:eastAsia="Times New Roman"/>
            <w:noProof/>
            <w:lang w:eastAsia="en-IN"/>
          </w:rPr>
          <w:t>oftware Usability Testing</w:t>
        </w:r>
        <w:r w:rsidR="00147D5A">
          <w:rPr>
            <w:noProof/>
            <w:webHidden/>
          </w:rPr>
          <w:tab/>
        </w:r>
        <w:r w:rsidR="00147D5A">
          <w:rPr>
            <w:noProof/>
            <w:webHidden/>
          </w:rPr>
          <w:fldChar w:fldCharType="begin"/>
        </w:r>
        <w:r w:rsidR="00147D5A">
          <w:rPr>
            <w:noProof/>
            <w:webHidden/>
          </w:rPr>
          <w:instrText xml:space="preserve"> PAGEREF _Toc459810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03EAC29" w14:textId="142A250A" w:rsidR="00147D5A" w:rsidRDefault="00583139">
      <w:pPr>
        <w:pStyle w:val="TOC1"/>
        <w:tabs>
          <w:tab w:val="right" w:leader="dot" w:pos="9628"/>
        </w:tabs>
        <w:rPr>
          <w:rFonts w:asciiTheme="minorHAnsi" w:eastAsiaTheme="minorEastAsia" w:hAnsiTheme="minorHAnsi"/>
          <w:noProof/>
          <w:sz w:val="22"/>
        </w:rPr>
      </w:pPr>
      <w:hyperlink w:anchor="_Toc459811" w:history="1">
        <w:r w:rsidR="00147D5A" w:rsidRPr="00D757E9">
          <w:rPr>
            <w:rStyle w:val="Hyperlink"/>
            <w:noProof/>
            <w:lang w:eastAsia="en-IN"/>
          </w:rPr>
          <w:t>3 Methodology</w:t>
        </w:r>
        <w:r w:rsidR="00147D5A">
          <w:rPr>
            <w:noProof/>
            <w:webHidden/>
          </w:rPr>
          <w:tab/>
        </w:r>
        <w:r w:rsidR="00147D5A">
          <w:rPr>
            <w:noProof/>
            <w:webHidden/>
          </w:rPr>
          <w:fldChar w:fldCharType="begin"/>
        </w:r>
        <w:r w:rsidR="00147D5A">
          <w:rPr>
            <w:noProof/>
            <w:webHidden/>
          </w:rPr>
          <w:instrText xml:space="preserve"> PAGEREF _Toc459811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6F5F62C1" w14:textId="1719FB86" w:rsidR="00147D5A" w:rsidRDefault="00583139">
      <w:pPr>
        <w:pStyle w:val="TOC2"/>
        <w:tabs>
          <w:tab w:val="right" w:leader="dot" w:pos="9628"/>
        </w:tabs>
        <w:rPr>
          <w:rFonts w:asciiTheme="minorHAnsi" w:eastAsiaTheme="minorEastAsia" w:hAnsiTheme="minorHAnsi"/>
          <w:noProof/>
          <w:sz w:val="22"/>
        </w:rPr>
      </w:pPr>
      <w:hyperlink w:anchor="_Toc459812" w:history="1">
        <w:r w:rsidR="00147D5A" w:rsidRPr="00D757E9">
          <w:rPr>
            <w:rStyle w:val="Hyperlink"/>
            <w:noProof/>
            <w:lang w:eastAsia="en-IN"/>
          </w:rPr>
          <w:t>3.1 Research, Questionnaire and Interview</w:t>
        </w:r>
        <w:r w:rsidR="00147D5A">
          <w:rPr>
            <w:noProof/>
            <w:webHidden/>
          </w:rPr>
          <w:tab/>
        </w:r>
        <w:r w:rsidR="00147D5A">
          <w:rPr>
            <w:noProof/>
            <w:webHidden/>
          </w:rPr>
          <w:fldChar w:fldCharType="begin"/>
        </w:r>
        <w:r w:rsidR="00147D5A">
          <w:rPr>
            <w:noProof/>
            <w:webHidden/>
          </w:rPr>
          <w:instrText xml:space="preserve"> PAGEREF _Toc459812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95C795B" w14:textId="6BFB98B5" w:rsidR="00147D5A" w:rsidRDefault="00583139">
      <w:pPr>
        <w:pStyle w:val="TOC3"/>
        <w:tabs>
          <w:tab w:val="right" w:leader="dot" w:pos="9628"/>
        </w:tabs>
        <w:rPr>
          <w:rFonts w:asciiTheme="minorHAnsi" w:eastAsiaTheme="minorEastAsia" w:hAnsiTheme="minorHAnsi"/>
          <w:noProof/>
          <w:sz w:val="22"/>
        </w:rPr>
      </w:pPr>
      <w:hyperlink w:anchor="_Toc459813" w:history="1">
        <w:r w:rsidR="00147D5A" w:rsidRPr="00D757E9">
          <w:rPr>
            <w:rStyle w:val="Hyperlink"/>
            <w:noProof/>
          </w:rPr>
          <w:t>3.1.1 Psychological Research</w:t>
        </w:r>
        <w:r w:rsidR="00147D5A">
          <w:rPr>
            <w:noProof/>
            <w:webHidden/>
          </w:rPr>
          <w:tab/>
        </w:r>
        <w:r w:rsidR="00147D5A">
          <w:rPr>
            <w:noProof/>
            <w:webHidden/>
          </w:rPr>
          <w:fldChar w:fldCharType="begin"/>
        </w:r>
        <w:r w:rsidR="00147D5A">
          <w:rPr>
            <w:noProof/>
            <w:webHidden/>
          </w:rPr>
          <w:instrText xml:space="preserve"> PAGEREF _Toc459813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2BA8599F" w14:textId="5AFC1C60" w:rsidR="00147D5A" w:rsidRDefault="00583139">
      <w:pPr>
        <w:pStyle w:val="TOC3"/>
        <w:tabs>
          <w:tab w:val="right" w:leader="dot" w:pos="9628"/>
        </w:tabs>
        <w:rPr>
          <w:rFonts w:asciiTheme="minorHAnsi" w:eastAsiaTheme="minorEastAsia" w:hAnsiTheme="minorHAnsi"/>
          <w:noProof/>
          <w:sz w:val="22"/>
        </w:rPr>
      </w:pPr>
      <w:hyperlink w:anchor="_Toc459814" w:history="1">
        <w:r w:rsidR="00147D5A" w:rsidRPr="00D757E9">
          <w:rPr>
            <w:rStyle w:val="Hyperlink"/>
            <w:noProof/>
          </w:rPr>
          <w:t>3.1.2 Questionnaire Design and Interview</w:t>
        </w:r>
        <w:r w:rsidR="00147D5A">
          <w:rPr>
            <w:noProof/>
            <w:webHidden/>
          </w:rPr>
          <w:tab/>
        </w:r>
        <w:r w:rsidR="00147D5A">
          <w:rPr>
            <w:noProof/>
            <w:webHidden/>
          </w:rPr>
          <w:fldChar w:fldCharType="begin"/>
        </w:r>
        <w:r w:rsidR="00147D5A">
          <w:rPr>
            <w:noProof/>
            <w:webHidden/>
          </w:rPr>
          <w:instrText xml:space="preserve"> PAGEREF _Toc459814 \h </w:instrText>
        </w:r>
        <w:r w:rsidR="00147D5A">
          <w:rPr>
            <w:noProof/>
            <w:webHidden/>
          </w:rPr>
        </w:r>
        <w:r w:rsidR="00147D5A">
          <w:rPr>
            <w:noProof/>
            <w:webHidden/>
          </w:rPr>
          <w:fldChar w:fldCharType="separate"/>
        </w:r>
        <w:r w:rsidR="00EF134A">
          <w:rPr>
            <w:noProof/>
            <w:webHidden/>
          </w:rPr>
          <w:t>19</w:t>
        </w:r>
        <w:r w:rsidR="00147D5A">
          <w:rPr>
            <w:noProof/>
            <w:webHidden/>
          </w:rPr>
          <w:fldChar w:fldCharType="end"/>
        </w:r>
      </w:hyperlink>
    </w:p>
    <w:p w14:paraId="74830020" w14:textId="767B84A7" w:rsidR="00147D5A" w:rsidRDefault="00583139">
      <w:pPr>
        <w:pStyle w:val="TOC4"/>
        <w:tabs>
          <w:tab w:val="right" w:leader="dot" w:pos="9628"/>
        </w:tabs>
        <w:rPr>
          <w:rFonts w:asciiTheme="minorHAnsi" w:eastAsiaTheme="minorEastAsia" w:hAnsiTheme="minorHAnsi"/>
          <w:noProof/>
          <w:sz w:val="22"/>
        </w:rPr>
      </w:pPr>
      <w:hyperlink w:anchor="_Toc459815" w:history="1">
        <w:r w:rsidR="00147D5A" w:rsidRPr="00D757E9">
          <w:rPr>
            <w:rStyle w:val="Hyperlink"/>
            <w:noProof/>
          </w:rPr>
          <w:t>3.1.2.1 Questionnaire Design</w:t>
        </w:r>
        <w:r w:rsidR="00147D5A">
          <w:rPr>
            <w:noProof/>
            <w:webHidden/>
          </w:rPr>
          <w:tab/>
        </w:r>
        <w:r w:rsidR="00147D5A">
          <w:rPr>
            <w:noProof/>
            <w:webHidden/>
          </w:rPr>
          <w:fldChar w:fldCharType="begin"/>
        </w:r>
        <w:r w:rsidR="00147D5A">
          <w:rPr>
            <w:noProof/>
            <w:webHidden/>
          </w:rPr>
          <w:instrText xml:space="preserve"> PAGEREF _Toc459815 \h </w:instrText>
        </w:r>
        <w:r w:rsidR="00147D5A">
          <w:rPr>
            <w:noProof/>
            <w:webHidden/>
          </w:rPr>
        </w:r>
        <w:r w:rsidR="00147D5A">
          <w:rPr>
            <w:noProof/>
            <w:webHidden/>
          </w:rPr>
          <w:fldChar w:fldCharType="separate"/>
        </w:r>
        <w:r w:rsidR="00EF134A">
          <w:rPr>
            <w:noProof/>
            <w:webHidden/>
          </w:rPr>
          <w:t>20</w:t>
        </w:r>
        <w:r w:rsidR="00147D5A">
          <w:rPr>
            <w:noProof/>
            <w:webHidden/>
          </w:rPr>
          <w:fldChar w:fldCharType="end"/>
        </w:r>
      </w:hyperlink>
    </w:p>
    <w:p w14:paraId="60A8C3E2" w14:textId="514563B1" w:rsidR="00147D5A" w:rsidRDefault="00583139">
      <w:pPr>
        <w:pStyle w:val="TOC4"/>
        <w:tabs>
          <w:tab w:val="right" w:leader="dot" w:pos="9628"/>
        </w:tabs>
        <w:rPr>
          <w:rFonts w:asciiTheme="minorHAnsi" w:eastAsiaTheme="minorEastAsia" w:hAnsiTheme="minorHAnsi"/>
          <w:noProof/>
          <w:sz w:val="22"/>
        </w:rPr>
      </w:pPr>
      <w:hyperlink w:anchor="_Toc459816" w:history="1">
        <w:r w:rsidR="00147D5A" w:rsidRPr="00D757E9">
          <w:rPr>
            <w:rStyle w:val="Hyperlink"/>
            <w:noProof/>
            <w:lang w:val="en-IN" w:eastAsia="en-IN"/>
          </w:rPr>
          <w:t>3.1.2.2 Interview Conduct</w:t>
        </w:r>
        <w:r w:rsidR="00147D5A">
          <w:rPr>
            <w:noProof/>
            <w:webHidden/>
          </w:rPr>
          <w:tab/>
        </w:r>
        <w:r w:rsidR="00147D5A">
          <w:rPr>
            <w:noProof/>
            <w:webHidden/>
          </w:rPr>
          <w:fldChar w:fldCharType="begin"/>
        </w:r>
        <w:r w:rsidR="00147D5A">
          <w:rPr>
            <w:noProof/>
            <w:webHidden/>
          </w:rPr>
          <w:instrText xml:space="preserve"> PAGEREF _Toc459816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456FA379" w14:textId="3662DB10" w:rsidR="00147D5A" w:rsidRDefault="00583139">
      <w:pPr>
        <w:pStyle w:val="TOC2"/>
        <w:tabs>
          <w:tab w:val="right" w:leader="dot" w:pos="9628"/>
        </w:tabs>
        <w:rPr>
          <w:rFonts w:asciiTheme="minorHAnsi" w:eastAsiaTheme="minorEastAsia" w:hAnsiTheme="minorHAnsi"/>
          <w:noProof/>
          <w:sz w:val="22"/>
        </w:rPr>
      </w:pPr>
      <w:hyperlink w:anchor="_Toc459817" w:history="1">
        <w:r w:rsidR="00147D5A" w:rsidRPr="00D757E9">
          <w:rPr>
            <w:rStyle w:val="Hyperlink"/>
            <w:noProof/>
          </w:rPr>
          <w:t>3.2 Implementation</w:t>
        </w:r>
        <w:r w:rsidR="00147D5A">
          <w:rPr>
            <w:noProof/>
            <w:webHidden/>
          </w:rPr>
          <w:tab/>
        </w:r>
        <w:r w:rsidR="00147D5A">
          <w:rPr>
            <w:noProof/>
            <w:webHidden/>
          </w:rPr>
          <w:fldChar w:fldCharType="begin"/>
        </w:r>
        <w:r w:rsidR="00147D5A">
          <w:rPr>
            <w:noProof/>
            <w:webHidden/>
          </w:rPr>
          <w:instrText xml:space="preserve"> PAGEREF _Toc459817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66DF21C9" w14:textId="45C44072" w:rsidR="00147D5A" w:rsidRDefault="00583139">
      <w:pPr>
        <w:pStyle w:val="TOC3"/>
        <w:tabs>
          <w:tab w:val="right" w:leader="dot" w:pos="9628"/>
        </w:tabs>
        <w:rPr>
          <w:rFonts w:asciiTheme="minorHAnsi" w:eastAsiaTheme="minorEastAsia" w:hAnsiTheme="minorHAnsi"/>
          <w:noProof/>
          <w:sz w:val="22"/>
        </w:rPr>
      </w:pPr>
      <w:hyperlink w:anchor="_Toc459818" w:history="1">
        <w:r w:rsidR="00147D5A" w:rsidRPr="00D757E9">
          <w:rPr>
            <w:rStyle w:val="Hyperlink"/>
            <w:noProof/>
          </w:rPr>
          <w:t>3.2.1 Data pre-processing of interview audio files</w:t>
        </w:r>
        <w:r w:rsidR="00147D5A">
          <w:rPr>
            <w:noProof/>
            <w:webHidden/>
          </w:rPr>
          <w:tab/>
        </w:r>
        <w:r w:rsidR="00147D5A">
          <w:rPr>
            <w:noProof/>
            <w:webHidden/>
          </w:rPr>
          <w:fldChar w:fldCharType="begin"/>
        </w:r>
        <w:r w:rsidR="00147D5A">
          <w:rPr>
            <w:noProof/>
            <w:webHidden/>
          </w:rPr>
          <w:instrText xml:space="preserve"> PAGEREF _Toc459818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19200B24" w14:textId="50EEE079" w:rsidR="00147D5A" w:rsidRDefault="00583139">
      <w:pPr>
        <w:pStyle w:val="TOC3"/>
        <w:tabs>
          <w:tab w:val="right" w:leader="dot" w:pos="9628"/>
        </w:tabs>
        <w:rPr>
          <w:rFonts w:asciiTheme="minorHAnsi" w:eastAsiaTheme="minorEastAsia" w:hAnsiTheme="minorHAnsi"/>
          <w:noProof/>
          <w:sz w:val="22"/>
        </w:rPr>
      </w:pPr>
      <w:hyperlink w:anchor="_Toc459819" w:history="1">
        <w:r w:rsidR="00147D5A" w:rsidRPr="00D757E9">
          <w:rPr>
            <w:rStyle w:val="Hyperlink"/>
            <w:noProof/>
          </w:rPr>
          <w:t>3.2.2 Feature Extraction</w:t>
        </w:r>
        <w:r w:rsidR="00147D5A">
          <w:rPr>
            <w:noProof/>
            <w:webHidden/>
          </w:rPr>
          <w:tab/>
        </w:r>
        <w:r w:rsidR="00147D5A">
          <w:rPr>
            <w:noProof/>
            <w:webHidden/>
          </w:rPr>
          <w:fldChar w:fldCharType="begin"/>
        </w:r>
        <w:r w:rsidR="00147D5A">
          <w:rPr>
            <w:noProof/>
            <w:webHidden/>
          </w:rPr>
          <w:instrText xml:space="preserve"> PAGEREF _Toc459819 \h </w:instrText>
        </w:r>
        <w:r w:rsidR="00147D5A">
          <w:rPr>
            <w:noProof/>
            <w:webHidden/>
          </w:rPr>
        </w:r>
        <w:r w:rsidR="00147D5A">
          <w:rPr>
            <w:noProof/>
            <w:webHidden/>
          </w:rPr>
          <w:fldChar w:fldCharType="separate"/>
        </w:r>
        <w:r w:rsidR="00EF134A">
          <w:rPr>
            <w:noProof/>
            <w:webHidden/>
          </w:rPr>
          <w:t>22</w:t>
        </w:r>
        <w:r w:rsidR="00147D5A">
          <w:rPr>
            <w:noProof/>
            <w:webHidden/>
          </w:rPr>
          <w:fldChar w:fldCharType="end"/>
        </w:r>
      </w:hyperlink>
    </w:p>
    <w:p w14:paraId="7D5825DD" w14:textId="186552B6" w:rsidR="00147D5A" w:rsidRDefault="00583139">
      <w:pPr>
        <w:pStyle w:val="TOC3"/>
        <w:tabs>
          <w:tab w:val="right" w:leader="dot" w:pos="9628"/>
        </w:tabs>
        <w:rPr>
          <w:rFonts w:asciiTheme="minorHAnsi" w:eastAsiaTheme="minorEastAsia" w:hAnsiTheme="minorHAnsi"/>
          <w:noProof/>
          <w:sz w:val="22"/>
        </w:rPr>
      </w:pPr>
      <w:hyperlink w:anchor="_Toc459820" w:history="1">
        <w:r w:rsidR="00147D5A" w:rsidRPr="00D757E9">
          <w:rPr>
            <w:rStyle w:val="Hyperlink"/>
            <w:noProof/>
          </w:rPr>
          <w:t>3.2.3 Classification Predictor Training</w:t>
        </w:r>
        <w:r w:rsidR="00147D5A">
          <w:rPr>
            <w:noProof/>
            <w:webHidden/>
          </w:rPr>
          <w:tab/>
        </w:r>
        <w:r w:rsidR="00147D5A">
          <w:rPr>
            <w:noProof/>
            <w:webHidden/>
          </w:rPr>
          <w:fldChar w:fldCharType="begin"/>
        </w:r>
        <w:r w:rsidR="00147D5A">
          <w:rPr>
            <w:noProof/>
            <w:webHidden/>
          </w:rPr>
          <w:instrText xml:space="preserve"> PAGEREF _Toc459820 \h </w:instrText>
        </w:r>
        <w:r w:rsidR="00147D5A">
          <w:rPr>
            <w:noProof/>
            <w:webHidden/>
          </w:rPr>
        </w:r>
        <w:r w:rsidR="00147D5A">
          <w:rPr>
            <w:noProof/>
            <w:webHidden/>
          </w:rPr>
          <w:fldChar w:fldCharType="separate"/>
        </w:r>
        <w:r w:rsidR="00EF134A">
          <w:rPr>
            <w:noProof/>
            <w:webHidden/>
          </w:rPr>
          <w:t>23</w:t>
        </w:r>
        <w:r w:rsidR="00147D5A">
          <w:rPr>
            <w:noProof/>
            <w:webHidden/>
          </w:rPr>
          <w:fldChar w:fldCharType="end"/>
        </w:r>
      </w:hyperlink>
    </w:p>
    <w:p w14:paraId="39B17B8F" w14:textId="0CBBD89E" w:rsidR="00147D5A" w:rsidRDefault="00583139">
      <w:pPr>
        <w:pStyle w:val="TOC3"/>
        <w:tabs>
          <w:tab w:val="right" w:leader="dot" w:pos="9628"/>
        </w:tabs>
        <w:rPr>
          <w:rFonts w:asciiTheme="minorHAnsi" w:eastAsiaTheme="minorEastAsia" w:hAnsiTheme="minorHAnsi"/>
          <w:noProof/>
          <w:sz w:val="22"/>
        </w:rPr>
      </w:pPr>
      <w:hyperlink w:anchor="_Toc459821" w:history="1">
        <w:r w:rsidR="00147D5A" w:rsidRPr="00D757E9">
          <w:rPr>
            <w:rStyle w:val="Hyperlink"/>
            <w:noProof/>
          </w:rPr>
          <w:t>3.2.4 Classification of Interview Audios</w:t>
        </w:r>
        <w:r w:rsidR="00147D5A">
          <w:rPr>
            <w:noProof/>
            <w:webHidden/>
          </w:rPr>
          <w:tab/>
        </w:r>
        <w:r w:rsidR="00147D5A">
          <w:rPr>
            <w:noProof/>
            <w:webHidden/>
          </w:rPr>
          <w:fldChar w:fldCharType="begin"/>
        </w:r>
        <w:r w:rsidR="00147D5A">
          <w:rPr>
            <w:noProof/>
            <w:webHidden/>
          </w:rPr>
          <w:instrText xml:space="preserve"> PAGEREF _Toc459821 \h </w:instrText>
        </w:r>
        <w:r w:rsidR="00147D5A">
          <w:rPr>
            <w:noProof/>
            <w:webHidden/>
          </w:rPr>
        </w:r>
        <w:r w:rsidR="00147D5A">
          <w:rPr>
            <w:noProof/>
            <w:webHidden/>
          </w:rPr>
          <w:fldChar w:fldCharType="separate"/>
        </w:r>
        <w:r w:rsidR="00EF134A">
          <w:rPr>
            <w:noProof/>
            <w:webHidden/>
          </w:rPr>
          <w:t>25</w:t>
        </w:r>
        <w:r w:rsidR="00147D5A">
          <w:rPr>
            <w:noProof/>
            <w:webHidden/>
          </w:rPr>
          <w:fldChar w:fldCharType="end"/>
        </w:r>
      </w:hyperlink>
    </w:p>
    <w:p w14:paraId="68DDE28E" w14:textId="319A4910" w:rsidR="00147D5A" w:rsidRDefault="00583139">
      <w:pPr>
        <w:pStyle w:val="TOC1"/>
        <w:tabs>
          <w:tab w:val="right" w:leader="dot" w:pos="9628"/>
        </w:tabs>
        <w:rPr>
          <w:rFonts w:asciiTheme="minorHAnsi" w:eastAsiaTheme="minorEastAsia" w:hAnsiTheme="minorHAnsi"/>
          <w:noProof/>
          <w:sz w:val="22"/>
        </w:rPr>
      </w:pPr>
      <w:hyperlink w:anchor="_Toc459822" w:history="1">
        <w:r w:rsidR="00147D5A" w:rsidRPr="00D757E9">
          <w:rPr>
            <w:rStyle w:val="Hyperlink"/>
            <w:noProof/>
          </w:rPr>
          <w:t>4 Evaluation</w:t>
        </w:r>
        <w:r w:rsidR="00147D5A">
          <w:rPr>
            <w:noProof/>
            <w:webHidden/>
          </w:rPr>
          <w:tab/>
        </w:r>
        <w:r w:rsidR="00147D5A">
          <w:rPr>
            <w:noProof/>
            <w:webHidden/>
          </w:rPr>
          <w:fldChar w:fldCharType="begin"/>
        </w:r>
        <w:r w:rsidR="00147D5A">
          <w:rPr>
            <w:noProof/>
            <w:webHidden/>
          </w:rPr>
          <w:instrText xml:space="preserve"> PAGEREF _Toc459822 \h </w:instrText>
        </w:r>
        <w:r w:rsidR="00147D5A">
          <w:rPr>
            <w:noProof/>
            <w:webHidden/>
          </w:rPr>
        </w:r>
        <w:r w:rsidR="00147D5A">
          <w:rPr>
            <w:noProof/>
            <w:webHidden/>
          </w:rPr>
          <w:fldChar w:fldCharType="separate"/>
        </w:r>
        <w:r w:rsidR="00EF134A">
          <w:rPr>
            <w:noProof/>
            <w:webHidden/>
          </w:rPr>
          <w:t>26</w:t>
        </w:r>
        <w:r w:rsidR="00147D5A">
          <w:rPr>
            <w:noProof/>
            <w:webHidden/>
          </w:rPr>
          <w:fldChar w:fldCharType="end"/>
        </w:r>
      </w:hyperlink>
    </w:p>
    <w:p w14:paraId="234957FA" w14:textId="010E3F11" w:rsidR="00147D5A" w:rsidRDefault="00583139">
      <w:pPr>
        <w:pStyle w:val="TOC1"/>
        <w:tabs>
          <w:tab w:val="right" w:leader="dot" w:pos="9628"/>
        </w:tabs>
        <w:rPr>
          <w:rFonts w:asciiTheme="minorHAnsi" w:eastAsiaTheme="minorEastAsia" w:hAnsiTheme="minorHAnsi"/>
          <w:noProof/>
          <w:sz w:val="22"/>
        </w:rPr>
      </w:pPr>
      <w:hyperlink w:anchor="_Toc459823" w:history="1">
        <w:r w:rsidR="00147D5A" w:rsidRPr="00D757E9">
          <w:rPr>
            <w:rStyle w:val="Hyperlink"/>
            <w:noProof/>
          </w:rPr>
          <w:t>5 Results, Analysis and Discussion</w:t>
        </w:r>
        <w:r w:rsidR="00147D5A">
          <w:rPr>
            <w:noProof/>
            <w:webHidden/>
          </w:rPr>
          <w:tab/>
        </w:r>
        <w:r w:rsidR="00147D5A">
          <w:rPr>
            <w:noProof/>
            <w:webHidden/>
          </w:rPr>
          <w:fldChar w:fldCharType="begin"/>
        </w:r>
        <w:r w:rsidR="00147D5A">
          <w:rPr>
            <w:noProof/>
            <w:webHidden/>
          </w:rPr>
          <w:instrText xml:space="preserve"> PAGEREF _Toc459823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4FC0C4FF" w14:textId="0EA36C6C" w:rsidR="00147D5A" w:rsidRDefault="00583139">
      <w:pPr>
        <w:pStyle w:val="TOC2"/>
        <w:tabs>
          <w:tab w:val="right" w:leader="dot" w:pos="9628"/>
        </w:tabs>
        <w:rPr>
          <w:rFonts w:asciiTheme="minorHAnsi" w:eastAsiaTheme="minorEastAsia" w:hAnsiTheme="minorHAnsi"/>
          <w:noProof/>
          <w:sz w:val="22"/>
        </w:rPr>
      </w:pPr>
      <w:hyperlink w:anchor="_Toc459824" w:history="1">
        <w:r w:rsidR="00147D5A" w:rsidRPr="00D757E9">
          <w:rPr>
            <w:rStyle w:val="Hyperlink"/>
            <w:noProof/>
          </w:rPr>
          <w:t>5.1 Predictor Analysis</w:t>
        </w:r>
        <w:r w:rsidR="00147D5A">
          <w:rPr>
            <w:noProof/>
            <w:webHidden/>
          </w:rPr>
          <w:tab/>
        </w:r>
        <w:r w:rsidR="00147D5A">
          <w:rPr>
            <w:noProof/>
            <w:webHidden/>
          </w:rPr>
          <w:fldChar w:fldCharType="begin"/>
        </w:r>
        <w:r w:rsidR="00147D5A">
          <w:rPr>
            <w:noProof/>
            <w:webHidden/>
          </w:rPr>
          <w:instrText xml:space="preserve"> PAGEREF _Toc459824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315246CD" w14:textId="7A93B760" w:rsidR="00147D5A" w:rsidRDefault="00583139">
      <w:pPr>
        <w:pStyle w:val="TOC2"/>
        <w:tabs>
          <w:tab w:val="right" w:leader="dot" w:pos="9628"/>
        </w:tabs>
        <w:rPr>
          <w:rFonts w:asciiTheme="minorHAnsi" w:eastAsiaTheme="minorEastAsia" w:hAnsiTheme="minorHAnsi"/>
          <w:noProof/>
          <w:sz w:val="22"/>
        </w:rPr>
      </w:pPr>
      <w:hyperlink w:anchor="_Toc459825" w:history="1">
        <w:r w:rsidR="00147D5A" w:rsidRPr="00D757E9">
          <w:rPr>
            <w:rStyle w:val="Hyperlink"/>
            <w:noProof/>
          </w:rPr>
          <w:t>5.2 Academic Results, Analysis and Discussion</w:t>
        </w:r>
        <w:r w:rsidR="00147D5A">
          <w:rPr>
            <w:noProof/>
            <w:webHidden/>
          </w:rPr>
          <w:tab/>
        </w:r>
        <w:r w:rsidR="00147D5A">
          <w:rPr>
            <w:noProof/>
            <w:webHidden/>
          </w:rPr>
          <w:fldChar w:fldCharType="begin"/>
        </w:r>
        <w:r w:rsidR="00147D5A">
          <w:rPr>
            <w:noProof/>
            <w:webHidden/>
          </w:rPr>
          <w:instrText xml:space="preserve"> PAGEREF _Toc459825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3C72E9FC" w14:textId="5A461186" w:rsidR="00147D5A" w:rsidRDefault="00583139">
      <w:pPr>
        <w:pStyle w:val="TOC3"/>
        <w:tabs>
          <w:tab w:val="right" w:leader="dot" w:pos="9628"/>
        </w:tabs>
        <w:rPr>
          <w:rFonts w:asciiTheme="minorHAnsi" w:eastAsiaTheme="minorEastAsia" w:hAnsiTheme="minorHAnsi"/>
          <w:noProof/>
          <w:sz w:val="22"/>
        </w:rPr>
      </w:pPr>
      <w:hyperlink w:anchor="_Toc459826" w:history="1">
        <w:r w:rsidR="00147D5A" w:rsidRPr="00D757E9">
          <w:rPr>
            <w:rStyle w:val="Hyperlink"/>
            <w:noProof/>
          </w:rPr>
          <w:t>5.2.1 Overall learning experience (Python classifier)</w:t>
        </w:r>
        <w:r w:rsidR="00147D5A">
          <w:rPr>
            <w:noProof/>
            <w:webHidden/>
          </w:rPr>
          <w:tab/>
        </w:r>
        <w:r w:rsidR="00147D5A">
          <w:rPr>
            <w:noProof/>
            <w:webHidden/>
          </w:rPr>
          <w:fldChar w:fldCharType="begin"/>
        </w:r>
        <w:r w:rsidR="00147D5A">
          <w:rPr>
            <w:noProof/>
            <w:webHidden/>
          </w:rPr>
          <w:instrText xml:space="preserve"> PAGEREF _Toc459826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1F873547" w14:textId="28317E7E" w:rsidR="00147D5A" w:rsidRDefault="00583139">
      <w:pPr>
        <w:pStyle w:val="TOC4"/>
        <w:tabs>
          <w:tab w:val="right" w:leader="dot" w:pos="9628"/>
        </w:tabs>
        <w:rPr>
          <w:rFonts w:asciiTheme="minorHAnsi" w:eastAsiaTheme="minorEastAsia" w:hAnsiTheme="minorHAnsi"/>
          <w:noProof/>
          <w:sz w:val="22"/>
        </w:rPr>
      </w:pPr>
      <w:hyperlink w:anchor="_Toc459827" w:history="1">
        <w:r w:rsidR="00147D5A" w:rsidRPr="00D757E9">
          <w:rPr>
            <w:rStyle w:val="Hyperlink"/>
            <w:noProof/>
          </w:rPr>
          <w:t>5.2.1.1 As per general emotion group</w:t>
        </w:r>
        <w:r w:rsidR="00147D5A">
          <w:rPr>
            <w:noProof/>
            <w:webHidden/>
          </w:rPr>
          <w:tab/>
        </w:r>
        <w:r w:rsidR="00147D5A">
          <w:rPr>
            <w:noProof/>
            <w:webHidden/>
          </w:rPr>
          <w:fldChar w:fldCharType="begin"/>
        </w:r>
        <w:r w:rsidR="00147D5A">
          <w:rPr>
            <w:noProof/>
            <w:webHidden/>
          </w:rPr>
          <w:instrText xml:space="preserve"> PAGEREF _Toc459827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21139845" w14:textId="449D293C" w:rsidR="00147D5A" w:rsidRDefault="00583139">
      <w:pPr>
        <w:pStyle w:val="TOC4"/>
        <w:tabs>
          <w:tab w:val="right" w:leader="dot" w:pos="9628"/>
        </w:tabs>
        <w:rPr>
          <w:rFonts w:asciiTheme="minorHAnsi" w:eastAsiaTheme="minorEastAsia" w:hAnsiTheme="minorHAnsi"/>
          <w:noProof/>
          <w:sz w:val="22"/>
        </w:rPr>
      </w:pPr>
      <w:hyperlink w:anchor="_Toc459828" w:history="1">
        <w:r w:rsidR="00147D5A" w:rsidRPr="00D757E9">
          <w:rPr>
            <w:rStyle w:val="Hyperlink"/>
            <w:noProof/>
          </w:rPr>
          <w:t>5.2.1.2 As per specific individual emotion</w:t>
        </w:r>
        <w:r w:rsidR="00147D5A">
          <w:rPr>
            <w:noProof/>
            <w:webHidden/>
          </w:rPr>
          <w:tab/>
        </w:r>
        <w:r w:rsidR="00147D5A">
          <w:rPr>
            <w:noProof/>
            <w:webHidden/>
          </w:rPr>
          <w:fldChar w:fldCharType="begin"/>
        </w:r>
        <w:r w:rsidR="00147D5A">
          <w:rPr>
            <w:noProof/>
            <w:webHidden/>
          </w:rPr>
          <w:instrText xml:space="preserve"> PAGEREF _Toc459828 \h </w:instrText>
        </w:r>
        <w:r w:rsidR="00147D5A">
          <w:rPr>
            <w:noProof/>
            <w:webHidden/>
          </w:rPr>
        </w:r>
        <w:r w:rsidR="00147D5A">
          <w:rPr>
            <w:noProof/>
            <w:webHidden/>
          </w:rPr>
          <w:fldChar w:fldCharType="separate"/>
        </w:r>
        <w:r w:rsidR="00EF134A">
          <w:rPr>
            <w:noProof/>
            <w:webHidden/>
          </w:rPr>
          <w:t>29</w:t>
        </w:r>
        <w:r w:rsidR="00147D5A">
          <w:rPr>
            <w:noProof/>
            <w:webHidden/>
          </w:rPr>
          <w:fldChar w:fldCharType="end"/>
        </w:r>
      </w:hyperlink>
    </w:p>
    <w:p w14:paraId="07C560BE" w14:textId="2EDC1D0D" w:rsidR="00147D5A" w:rsidRDefault="00583139">
      <w:pPr>
        <w:pStyle w:val="TOC3"/>
        <w:tabs>
          <w:tab w:val="right" w:leader="dot" w:pos="9628"/>
        </w:tabs>
        <w:rPr>
          <w:rFonts w:asciiTheme="minorHAnsi" w:eastAsiaTheme="minorEastAsia" w:hAnsiTheme="minorHAnsi"/>
          <w:noProof/>
          <w:sz w:val="22"/>
        </w:rPr>
      </w:pPr>
      <w:hyperlink w:anchor="_Toc459829" w:history="1">
        <w:r w:rsidR="00147D5A" w:rsidRPr="00D757E9">
          <w:rPr>
            <w:rStyle w:val="Hyperlink"/>
            <w:noProof/>
          </w:rPr>
          <w:t>5.2.2 Learning experience as per 5 different areas of teaching service (Python classifier)</w:t>
        </w:r>
        <w:r w:rsidR="00147D5A">
          <w:rPr>
            <w:noProof/>
            <w:webHidden/>
          </w:rPr>
          <w:tab/>
        </w:r>
        <w:r w:rsidR="00147D5A">
          <w:rPr>
            <w:noProof/>
            <w:webHidden/>
          </w:rPr>
          <w:fldChar w:fldCharType="begin"/>
        </w:r>
        <w:r w:rsidR="00147D5A">
          <w:rPr>
            <w:noProof/>
            <w:webHidden/>
          </w:rPr>
          <w:instrText xml:space="preserve"> PAGEREF _Toc459829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3A1D0C0D" w14:textId="0E1DC87C" w:rsidR="00147D5A" w:rsidRDefault="00583139">
      <w:pPr>
        <w:pStyle w:val="TOC4"/>
        <w:tabs>
          <w:tab w:val="right" w:leader="dot" w:pos="9628"/>
        </w:tabs>
        <w:rPr>
          <w:rFonts w:asciiTheme="minorHAnsi" w:eastAsiaTheme="minorEastAsia" w:hAnsiTheme="minorHAnsi"/>
          <w:noProof/>
          <w:sz w:val="22"/>
        </w:rPr>
      </w:pPr>
      <w:hyperlink w:anchor="_Toc459830" w:history="1">
        <w:r w:rsidR="00147D5A" w:rsidRPr="00D757E9">
          <w:rPr>
            <w:rStyle w:val="Hyperlink"/>
            <w:noProof/>
          </w:rPr>
          <w:t>5.2.2.1 Teaching methodology and style</w:t>
        </w:r>
        <w:r w:rsidR="00147D5A">
          <w:rPr>
            <w:noProof/>
            <w:webHidden/>
          </w:rPr>
          <w:tab/>
        </w:r>
        <w:r w:rsidR="00147D5A">
          <w:rPr>
            <w:noProof/>
            <w:webHidden/>
          </w:rPr>
          <w:fldChar w:fldCharType="begin"/>
        </w:r>
        <w:r w:rsidR="00147D5A">
          <w:rPr>
            <w:noProof/>
            <w:webHidden/>
          </w:rPr>
          <w:instrText xml:space="preserve"> PAGEREF _Toc459830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07641CF4" w14:textId="632142E5" w:rsidR="00147D5A" w:rsidRDefault="00583139">
      <w:pPr>
        <w:pStyle w:val="TOC4"/>
        <w:tabs>
          <w:tab w:val="right" w:leader="dot" w:pos="9628"/>
        </w:tabs>
        <w:rPr>
          <w:rFonts w:asciiTheme="minorHAnsi" w:eastAsiaTheme="minorEastAsia" w:hAnsiTheme="minorHAnsi"/>
          <w:noProof/>
          <w:sz w:val="22"/>
        </w:rPr>
      </w:pPr>
      <w:hyperlink w:anchor="_Toc459831" w:history="1">
        <w:r w:rsidR="00147D5A" w:rsidRPr="00D757E9">
          <w:rPr>
            <w:rStyle w:val="Hyperlink"/>
            <w:noProof/>
          </w:rPr>
          <w:t>5.2.2.2 Course Curriculum</w:t>
        </w:r>
        <w:r w:rsidR="00147D5A">
          <w:rPr>
            <w:noProof/>
            <w:webHidden/>
          </w:rPr>
          <w:tab/>
        </w:r>
        <w:r w:rsidR="00147D5A">
          <w:rPr>
            <w:noProof/>
            <w:webHidden/>
          </w:rPr>
          <w:fldChar w:fldCharType="begin"/>
        </w:r>
        <w:r w:rsidR="00147D5A">
          <w:rPr>
            <w:noProof/>
            <w:webHidden/>
          </w:rPr>
          <w:instrText xml:space="preserve"> PAGEREF _Toc459831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26B76208" w14:textId="1EC23A8D" w:rsidR="00147D5A" w:rsidRDefault="00583139">
      <w:pPr>
        <w:pStyle w:val="TOC4"/>
        <w:tabs>
          <w:tab w:val="right" w:leader="dot" w:pos="9628"/>
        </w:tabs>
        <w:rPr>
          <w:rFonts w:asciiTheme="minorHAnsi" w:eastAsiaTheme="minorEastAsia" w:hAnsiTheme="minorHAnsi"/>
          <w:noProof/>
          <w:sz w:val="22"/>
        </w:rPr>
      </w:pPr>
      <w:hyperlink w:anchor="_Toc459832" w:history="1">
        <w:r w:rsidR="00147D5A" w:rsidRPr="00D757E9">
          <w:rPr>
            <w:rStyle w:val="Hyperlink"/>
            <w:noProof/>
          </w:rPr>
          <w:t>5.2.2.3 Timing of classes</w:t>
        </w:r>
        <w:r w:rsidR="00147D5A">
          <w:rPr>
            <w:noProof/>
            <w:webHidden/>
          </w:rPr>
          <w:tab/>
        </w:r>
        <w:r w:rsidR="00147D5A">
          <w:rPr>
            <w:noProof/>
            <w:webHidden/>
          </w:rPr>
          <w:fldChar w:fldCharType="begin"/>
        </w:r>
        <w:r w:rsidR="00147D5A">
          <w:rPr>
            <w:noProof/>
            <w:webHidden/>
          </w:rPr>
          <w:instrText xml:space="preserve"> PAGEREF _Toc459832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43898E2" w14:textId="5051AF22" w:rsidR="00147D5A" w:rsidRDefault="00583139">
      <w:pPr>
        <w:pStyle w:val="TOC4"/>
        <w:tabs>
          <w:tab w:val="right" w:leader="dot" w:pos="9628"/>
        </w:tabs>
        <w:rPr>
          <w:rFonts w:asciiTheme="minorHAnsi" w:eastAsiaTheme="minorEastAsia" w:hAnsiTheme="minorHAnsi"/>
          <w:noProof/>
          <w:sz w:val="22"/>
        </w:rPr>
      </w:pPr>
      <w:hyperlink w:anchor="_Toc459833" w:history="1">
        <w:r w:rsidR="00147D5A" w:rsidRPr="00D757E9">
          <w:rPr>
            <w:rStyle w:val="Hyperlink"/>
            <w:noProof/>
          </w:rPr>
          <w:t>5.2.2.4 Quality of teaching</w:t>
        </w:r>
        <w:r w:rsidR="00147D5A">
          <w:rPr>
            <w:noProof/>
            <w:webHidden/>
          </w:rPr>
          <w:tab/>
        </w:r>
        <w:r w:rsidR="00147D5A">
          <w:rPr>
            <w:noProof/>
            <w:webHidden/>
          </w:rPr>
          <w:fldChar w:fldCharType="begin"/>
        </w:r>
        <w:r w:rsidR="00147D5A">
          <w:rPr>
            <w:noProof/>
            <w:webHidden/>
          </w:rPr>
          <w:instrText xml:space="preserve"> PAGEREF _Toc459833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A4DF6FB" w14:textId="0C6CBCDC" w:rsidR="00147D5A" w:rsidRDefault="00583139">
      <w:pPr>
        <w:pStyle w:val="TOC4"/>
        <w:tabs>
          <w:tab w:val="right" w:leader="dot" w:pos="9628"/>
        </w:tabs>
        <w:rPr>
          <w:rFonts w:asciiTheme="minorHAnsi" w:eastAsiaTheme="minorEastAsia" w:hAnsiTheme="minorHAnsi"/>
          <w:noProof/>
          <w:sz w:val="22"/>
        </w:rPr>
      </w:pPr>
      <w:hyperlink w:anchor="_Toc459834" w:history="1">
        <w:r w:rsidR="00147D5A" w:rsidRPr="00D757E9">
          <w:rPr>
            <w:rStyle w:val="Hyperlink"/>
            <w:noProof/>
          </w:rPr>
          <w:t>5.2.2.5 Evaluation patterns</w:t>
        </w:r>
        <w:r w:rsidR="00147D5A">
          <w:rPr>
            <w:noProof/>
            <w:webHidden/>
          </w:rPr>
          <w:tab/>
        </w:r>
        <w:r w:rsidR="00147D5A">
          <w:rPr>
            <w:noProof/>
            <w:webHidden/>
          </w:rPr>
          <w:fldChar w:fldCharType="begin"/>
        </w:r>
        <w:r w:rsidR="00147D5A">
          <w:rPr>
            <w:noProof/>
            <w:webHidden/>
          </w:rPr>
          <w:instrText xml:space="preserve"> PAGEREF _Toc459834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4C08F611" w14:textId="107CDBFE" w:rsidR="00147D5A" w:rsidRDefault="00583139">
      <w:pPr>
        <w:pStyle w:val="TOC3"/>
        <w:tabs>
          <w:tab w:val="right" w:leader="dot" w:pos="9628"/>
        </w:tabs>
        <w:rPr>
          <w:rFonts w:asciiTheme="minorHAnsi" w:eastAsiaTheme="minorEastAsia" w:hAnsiTheme="minorHAnsi"/>
          <w:noProof/>
          <w:sz w:val="22"/>
        </w:rPr>
      </w:pPr>
      <w:hyperlink w:anchor="_Toc459835" w:history="1">
        <w:r w:rsidR="00147D5A" w:rsidRPr="00D757E9">
          <w:rPr>
            <w:rStyle w:val="Hyperlink"/>
            <w:noProof/>
          </w:rPr>
          <w:t>5.2.3 Comparison of overall learning experience in Python and R</w:t>
        </w:r>
        <w:r w:rsidR="00147D5A">
          <w:rPr>
            <w:noProof/>
            <w:webHidden/>
          </w:rPr>
          <w:tab/>
        </w:r>
        <w:r w:rsidR="00147D5A">
          <w:rPr>
            <w:noProof/>
            <w:webHidden/>
          </w:rPr>
          <w:fldChar w:fldCharType="begin"/>
        </w:r>
        <w:r w:rsidR="00147D5A">
          <w:rPr>
            <w:noProof/>
            <w:webHidden/>
          </w:rPr>
          <w:instrText xml:space="preserve"> PAGEREF _Toc459835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0ED4BFD2" w14:textId="0DC718F2" w:rsidR="00147D5A" w:rsidRDefault="00583139">
      <w:pPr>
        <w:pStyle w:val="TOC1"/>
        <w:tabs>
          <w:tab w:val="right" w:leader="dot" w:pos="9628"/>
        </w:tabs>
        <w:rPr>
          <w:rFonts w:asciiTheme="minorHAnsi" w:eastAsiaTheme="minorEastAsia" w:hAnsiTheme="minorHAnsi"/>
          <w:noProof/>
          <w:sz w:val="22"/>
        </w:rPr>
      </w:pPr>
      <w:hyperlink w:anchor="_Toc459836" w:history="1">
        <w:r w:rsidR="00147D5A" w:rsidRPr="00D757E9">
          <w:rPr>
            <w:rStyle w:val="Hyperlink"/>
            <w:noProof/>
          </w:rPr>
          <w:t>6 Challenges and Limitations</w:t>
        </w:r>
        <w:r w:rsidR="00147D5A">
          <w:rPr>
            <w:noProof/>
            <w:webHidden/>
          </w:rPr>
          <w:tab/>
        </w:r>
        <w:r w:rsidR="00147D5A">
          <w:rPr>
            <w:noProof/>
            <w:webHidden/>
          </w:rPr>
          <w:fldChar w:fldCharType="begin"/>
        </w:r>
        <w:r w:rsidR="00147D5A">
          <w:rPr>
            <w:noProof/>
            <w:webHidden/>
          </w:rPr>
          <w:instrText xml:space="preserve"> PAGEREF _Toc459836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12CFA65F" w14:textId="78B2E8D0" w:rsidR="00147D5A" w:rsidRDefault="00583139">
      <w:pPr>
        <w:pStyle w:val="TOC2"/>
        <w:tabs>
          <w:tab w:val="right" w:leader="dot" w:pos="9628"/>
        </w:tabs>
        <w:rPr>
          <w:rFonts w:asciiTheme="minorHAnsi" w:eastAsiaTheme="minorEastAsia" w:hAnsiTheme="minorHAnsi"/>
          <w:noProof/>
          <w:sz w:val="22"/>
        </w:rPr>
      </w:pPr>
      <w:hyperlink w:anchor="_Toc459837" w:history="1">
        <w:r w:rsidR="00147D5A" w:rsidRPr="00D757E9">
          <w:rPr>
            <w:rStyle w:val="Hyperlink"/>
            <w:noProof/>
          </w:rPr>
          <w:t>6.1 Challenges in Methodology</w:t>
        </w:r>
        <w:r w:rsidR="00147D5A">
          <w:rPr>
            <w:noProof/>
            <w:webHidden/>
          </w:rPr>
          <w:tab/>
        </w:r>
        <w:r w:rsidR="00147D5A">
          <w:rPr>
            <w:noProof/>
            <w:webHidden/>
          </w:rPr>
          <w:fldChar w:fldCharType="begin"/>
        </w:r>
        <w:r w:rsidR="00147D5A">
          <w:rPr>
            <w:noProof/>
            <w:webHidden/>
          </w:rPr>
          <w:instrText xml:space="preserve"> PAGEREF _Toc459837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432E3E23" w14:textId="79C55E78" w:rsidR="00147D5A" w:rsidRDefault="00583139">
      <w:pPr>
        <w:pStyle w:val="TOC2"/>
        <w:tabs>
          <w:tab w:val="right" w:leader="dot" w:pos="9628"/>
        </w:tabs>
        <w:rPr>
          <w:rFonts w:asciiTheme="minorHAnsi" w:eastAsiaTheme="minorEastAsia" w:hAnsiTheme="minorHAnsi"/>
          <w:noProof/>
          <w:sz w:val="22"/>
        </w:rPr>
      </w:pPr>
      <w:hyperlink w:anchor="_Toc459838" w:history="1">
        <w:r w:rsidR="00147D5A" w:rsidRPr="00D757E9">
          <w:rPr>
            <w:rStyle w:val="Hyperlink"/>
            <w:noProof/>
          </w:rPr>
          <w:t>6.2 Mismatch Between Feelings Towards a Topic and Shown Emotions</w:t>
        </w:r>
        <w:r w:rsidR="00147D5A">
          <w:rPr>
            <w:noProof/>
            <w:webHidden/>
          </w:rPr>
          <w:tab/>
        </w:r>
        <w:r w:rsidR="00147D5A">
          <w:rPr>
            <w:noProof/>
            <w:webHidden/>
          </w:rPr>
          <w:fldChar w:fldCharType="begin"/>
        </w:r>
        <w:r w:rsidR="00147D5A">
          <w:rPr>
            <w:noProof/>
            <w:webHidden/>
          </w:rPr>
          <w:instrText xml:space="preserve"> PAGEREF _Toc459838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6012A452" w14:textId="7FFABB29" w:rsidR="00147D5A" w:rsidRDefault="00583139">
      <w:pPr>
        <w:pStyle w:val="TOC2"/>
        <w:tabs>
          <w:tab w:val="right" w:leader="dot" w:pos="9628"/>
        </w:tabs>
        <w:rPr>
          <w:rFonts w:asciiTheme="minorHAnsi" w:eastAsiaTheme="minorEastAsia" w:hAnsiTheme="minorHAnsi"/>
          <w:noProof/>
          <w:sz w:val="22"/>
        </w:rPr>
      </w:pPr>
      <w:hyperlink w:anchor="_Toc459839" w:history="1">
        <w:r w:rsidR="00147D5A" w:rsidRPr="00D757E9">
          <w:rPr>
            <w:rStyle w:val="Hyperlink"/>
            <w:noProof/>
          </w:rPr>
          <w:t>6.3 Model complexity</w:t>
        </w:r>
        <w:r w:rsidR="00147D5A">
          <w:rPr>
            <w:noProof/>
            <w:webHidden/>
          </w:rPr>
          <w:tab/>
        </w:r>
        <w:r w:rsidR="00147D5A">
          <w:rPr>
            <w:noProof/>
            <w:webHidden/>
          </w:rPr>
          <w:fldChar w:fldCharType="begin"/>
        </w:r>
        <w:r w:rsidR="00147D5A">
          <w:rPr>
            <w:noProof/>
            <w:webHidden/>
          </w:rPr>
          <w:instrText xml:space="preserve"> PAGEREF _Toc459839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636D54D" w14:textId="66ED238D" w:rsidR="00147D5A" w:rsidRDefault="00583139">
      <w:pPr>
        <w:pStyle w:val="TOC2"/>
        <w:tabs>
          <w:tab w:val="right" w:leader="dot" w:pos="9628"/>
        </w:tabs>
        <w:rPr>
          <w:rFonts w:asciiTheme="minorHAnsi" w:eastAsiaTheme="minorEastAsia" w:hAnsiTheme="minorHAnsi"/>
          <w:noProof/>
          <w:sz w:val="22"/>
        </w:rPr>
      </w:pPr>
      <w:hyperlink w:anchor="_Toc459840" w:history="1">
        <w:r w:rsidR="00147D5A" w:rsidRPr="00D757E9">
          <w:rPr>
            <w:rStyle w:val="Hyperlink"/>
            <w:noProof/>
          </w:rPr>
          <w:t>6.4 Machine weaknesses</w:t>
        </w:r>
        <w:r w:rsidR="00147D5A">
          <w:rPr>
            <w:noProof/>
            <w:webHidden/>
          </w:rPr>
          <w:tab/>
        </w:r>
        <w:r w:rsidR="00147D5A">
          <w:rPr>
            <w:noProof/>
            <w:webHidden/>
          </w:rPr>
          <w:fldChar w:fldCharType="begin"/>
        </w:r>
        <w:r w:rsidR="00147D5A">
          <w:rPr>
            <w:noProof/>
            <w:webHidden/>
          </w:rPr>
          <w:instrText xml:space="preserve"> PAGEREF _Toc459840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0A1B9F3" w14:textId="05B8D30F" w:rsidR="00147D5A" w:rsidRDefault="00583139">
      <w:pPr>
        <w:pStyle w:val="TOC1"/>
        <w:tabs>
          <w:tab w:val="right" w:leader="dot" w:pos="9628"/>
        </w:tabs>
        <w:rPr>
          <w:rFonts w:asciiTheme="minorHAnsi" w:eastAsiaTheme="minorEastAsia" w:hAnsiTheme="minorHAnsi"/>
          <w:noProof/>
          <w:sz w:val="22"/>
        </w:rPr>
      </w:pPr>
      <w:hyperlink w:anchor="_Toc459841" w:history="1">
        <w:r w:rsidR="00147D5A" w:rsidRPr="00D757E9">
          <w:rPr>
            <w:rStyle w:val="Hyperlink"/>
            <w:noProof/>
          </w:rPr>
          <w:t>7 Conclusions and Future Works</w:t>
        </w:r>
        <w:r w:rsidR="00147D5A">
          <w:rPr>
            <w:noProof/>
            <w:webHidden/>
          </w:rPr>
          <w:tab/>
        </w:r>
        <w:r w:rsidR="00147D5A">
          <w:rPr>
            <w:noProof/>
            <w:webHidden/>
          </w:rPr>
          <w:fldChar w:fldCharType="begin"/>
        </w:r>
        <w:r w:rsidR="00147D5A">
          <w:rPr>
            <w:noProof/>
            <w:webHidden/>
          </w:rPr>
          <w:instrText xml:space="preserve"> PAGEREF _Toc459841 \h </w:instrText>
        </w:r>
        <w:r w:rsidR="00147D5A">
          <w:rPr>
            <w:noProof/>
            <w:webHidden/>
          </w:rPr>
        </w:r>
        <w:r w:rsidR="00147D5A">
          <w:rPr>
            <w:noProof/>
            <w:webHidden/>
          </w:rPr>
          <w:fldChar w:fldCharType="separate"/>
        </w:r>
        <w:r w:rsidR="00EF134A">
          <w:rPr>
            <w:noProof/>
            <w:webHidden/>
          </w:rPr>
          <w:t>35</w:t>
        </w:r>
        <w:r w:rsidR="00147D5A">
          <w:rPr>
            <w:noProof/>
            <w:webHidden/>
          </w:rPr>
          <w:fldChar w:fldCharType="end"/>
        </w:r>
      </w:hyperlink>
    </w:p>
    <w:p w14:paraId="176763FD" w14:textId="08DEAEB6" w:rsidR="00147D5A" w:rsidRDefault="00583139">
      <w:pPr>
        <w:pStyle w:val="TOC1"/>
        <w:tabs>
          <w:tab w:val="right" w:leader="dot" w:pos="9628"/>
        </w:tabs>
        <w:rPr>
          <w:rFonts w:asciiTheme="minorHAnsi" w:eastAsiaTheme="minorEastAsia" w:hAnsiTheme="minorHAnsi"/>
          <w:noProof/>
          <w:sz w:val="22"/>
        </w:rPr>
      </w:pPr>
      <w:hyperlink w:anchor="_Toc459842" w:history="1">
        <w:r w:rsidR="00147D5A" w:rsidRPr="00D757E9">
          <w:rPr>
            <w:rStyle w:val="Hyperlink"/>
            <w:noProof/>
          </w:rPr>
          <w:t>8 References</w:t>
        </w:r>
        <w:r w:rsidR="00147D5A">
          <w:rPr>
            <w:noProof/>
            <w:webHidden/>
          </w:rPr>
          <w:tab/>
        </w:r>
        <w:r w:rsidR="00147D5A">
          <w:rPr>
            <w:noProof/>
            <w:webHidden/>
          </w:rPr>
          <w:fldChar w:fldCharType="begin"/>
        </w:r>
        <w:r w:rsidR="00147D5A">
          <w:rPr>
            <w:noProof/>
            <w:webHidden/>
          </w:rPr>
          <w:instrText xml:space="preserve"> PAGEREF _Toc459842 \h </w:instrText>
        </w:r>
        <w:r w:rsidR="00147D5A">
          <w:rPr>
            <w:noProof/>
            <w:webHidden/>
          </w:rPr>
        </w:r>
        <w:r w:rsidR="00147D5A">
          <w:rPr>
            <w:noProof/>
            <w:webHidden/>
          </w:rPr>
          <w:fldChar w:fldCharType="separate"/>
        </w:r>
        <w:r w:rsidR="00EF134A">
          <w:rPr>
            <w:noProof/>
            <w:webHidden/>
          </w:rPr>
          <w:t>37</w:t>
        </w:r>
        <w:r w:rsidR="00147D5A">
          <w:rPr>
            <w:noProof/>
            <w:webHidden/>
          </w:rPr>
          <w:fldChar w:fldCharType="end"/>
        </w:r>
      </w:hyperlink>
    </w:p>
    <w:p w14:paraId="7473AA0A" w14:textId="1511613B" w:rsidR="00147D5A" w:rsidRDefault="00583139">
      <w:pPr>
        <w:pStyle w:val="TOC1"/>
        <w:tabs>
          <w:tab w:val="right" w:leader="dot" w:pos="9628"/>
        </w:tabs>
        <w:rPr>
          <w:rFonts w:asciiTheme="minorHAnsi" w:eastAsiaTheme="minorEastAsia" w:hAnsiTheme="minorHAnsi"/>
          <w:noProof/>
          <w:sz w:val="22"/>
        </w:rPr>
      </w:pPr>
      <w:hyperlink w:anchor="_Toc459843" w:history="1">
        <w:r w:rsidR="00147D5A" w:rsidRPr="00D757E9">
          <w:rPr>
            <w:rStyle w:val="Hyperlink"/>
            <w:noProof/>
          </w:rPr>
          <w:t>Appendices</w:t>
        </w:r>
        <w:r w:rsidR="00147D5A">
          <w:rPr>
            <w:noProof/>
            <w:webHidden/>
          </w:rPr>
          <w:tab/>
        </w:r>
        <w:r w:rsidR="00147D5A">
          <w:rPr>
            <w:noProof/>
            <w:webHidden/>
          </w:rPr>
          <w:fldChar w:fldCharType="begin"/>
        </w:r>
        <w:r w:rsidR="00147D5A">
          <w:rPr>
            <w:noProof/>
            <w:webHidden/>
          </w:rPr>
          <w:instrText xml:space="preserve"> PAGEREF _Toc459843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144F2644" w14:textId="66DA381C" w:rsidR="00147D5A" w:rsidRDefault="00583139">
      <w:pPr>
        <w:pStyle w:val="TOC2"/>
        <w:tabs>
          <w:tab w:val="right" w:leader="dot" w:pos="9628"/>
        </w:tabs>
        <w:rPr>
          <w:rFonts w:asciiTheme="minorHAnsi" w:eastAsiaTheme="minorEastAsia" w:hAnsiTheme="minorHAnsi"/>
          <w:noProof/>
          <w:sz w:val="22"/>
        </w:rPr>
      </w:pPr>
      <w:hyperlink w:anchor="_Toc459844" w:history="1">
        <w:r w:rsidR="00147D5A" w:rsidRPr="00D757E9">
          <w:rPr>
            <w:rStyle w:val="Hyperlink"/>
            <w:noProof/>
          </w:rPr>
          <w:t>Questionnaire</w:t>
        </w:r>
        <w:r w:rsidR="00147D5A">
          <w:rPr>
            <w:noProof/>
            <w:webHidden/>
          </w:rPr>
          <w:tab/>
        </w:r>
        <w:r w:rsidR="00147D5A">
          <w:rPr>
            <w:noProof/>
            <w:webHidden/>
          </w:rPr>
          <w:fldChar w:fldCharType="begin"/>
        </w:r>
        <w:r w:rsidR="00147D5A">
          <w:rPr>
            <w:noProof/>
            <w:webHidden/>
          </w:rPr>
          <w:instrText xml:space="preserve"> PAGEREF _Toc459844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3B7BB015" w14:textId="212F852A" w:rsidR="00147D5A" w:rsidRDefault="00583139">
      <w:pPr>
        <w:pStyle w:val="TOC2"/>
        <w:tabs>
          <w:tab w:val="right" w:leader="dot" w:pos="9628"/>
        </w:tabs>
        <w:rPr>
          <w:rFonts w:asciiTheme="minorHAnsi" w:eastAsiaTheme="minorEastAsia" w:hAnsiTheme="minorHAnsi"/>
          <w:noProof/>
          <w:sz w:val="22"/>
        </w:rPr>
      </w:pPr>
      <w:hyperlink w:anchor="_Toc459845" w:history="1">
        <w:r w:rsidR="00147D5A" w:rsidRPr="00D757E9">
          <w:rPr>
            <w:rStyle w:val="Hyperlink"/>
            <w:noProof/>
          </w:rPr>
          <w:t>Code Repository</w:t>
        </w:r>
        <w:r w:rsidR="00147D5A">
          <w:rPr>
            <w:noProof/>
            <w:webHidden/>
          </w:rPr>
          <w:tab/>
        </w:r>
        <w:r w:rsidR="00147D5A">
          <w:rPr>
            <w:noProof/>
            <w:webHidden/>
          </w:rPr>
          <w:fldChar w:fldCharType="begin"/>
        </w:r>
        <w:r w:rsidR="00147D5A">
          <w:rPr>
            <w:noProof/>
            <w:webHidden/>
          </w:rPr>
          <w:instrText xml:space="preserve"> PAGEREF _Toc459845 \h </w:instrText>
        </w:r>
        <w:r w:rsidR="00147D5A">
          <w:rPr>
            <w:noProof/>
            <w:webHidden/>
          </w:rPr>
        </w:r>
        <w:r w:rsidR="00147D5A">
          <w:rPr>
            <w:noProof/>
            <w:webHidden/>
          </w:rPr>
          <w:fldChar w:fldCharType="separate"/>
        </w:r>
        <w:r w:rsidR="00EF134A">
          <w:rPr>
            <w:noProof/>
            <w:webHidden/>
          </w:rPr>
          <w:t>42</w:t>
        </w:r>
        <w:r w:rsidR="00147D5A">
          <w:rPr>
            <w:noProof/>
            <w:webHidden/>
          </w:rPr>
          <w:fldChar w:fldCharType="end"/>
        </w:r>
      </w:hyperlink>
    </w:p>
    <w:p w14:paraId="70AFFE6C" w14:textId="251CB326" w:rsidR="00B353C6" w:rsidRDefault="00C90F45">
      <w:pPr>
        <w:spacing w:after="160" w:line="259" w:lineRule="auto"/>
        <w:jc w:val="left"/>
      </w:pPr>
      <w:r>
        <w:fldChar w:fldCharType="end"/>
      </w:r>
    </w:p>
    <w:p w14:paraId="36F5F514" w14:textId="77777777" w:rsidR="005403E0" w:rsidRDefault="005403E0"/>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197CDB10" w:rsidR="00FB3E44" w:rsidRPr="00B013D7" w:rsidRDefault="00A02C6D" w:rsidP="00C90F45">
      <w:pPr>
        <w:pStyle w:val="Heading1"/>
        <w:numPr>
          <w:ilvl w:val="0"/>
          <w:numId w:val="0"/>
        </w:numPr>
      </w:pPr>
      <w:bookmarkStart w:id="1" w:name="_Toc459775"/>
      <w:r w:rsidRPr="00B013D7">
        <w:lastRenderedPageBreak/>
        <w:t xml:space="preserve">Table of </w:t>
      </w:r>
      <w:r w:rsidRPr="002939E6">
        <w:t>Figures</w:t>
      </w:r>
      <w:bookmarkEnd w:id="1"/>
    </w:p>
    <w:p w14:paraId="4E77AAEB" w14:textId="1576D2F9" w:rsidR="002E70D8"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r:id="rId8" w:anchor="_Toc456561" w:history="1">
        <w:r w:rsidR="002E70D8" w:rsidRPr="00F836DD">
          <w:rPr>
            <w:rStyle w:val="Hyperlink"/>
            <w:noProof/>
          </w:rPr>
          <w:t>Figure 1 SVM hyperplane (Source: Kiplagat W., Abade E., 2016)</w:t>
        </w:r>
        <w:r w:rsidR="002E70D8">
          <w:rPr>
            <w:noProof/>
            <w:webHidden/>
          </w:rPr>
          <w:tab/>
        </w:r>
        <w:r w:rsidR="002E70D8">
          <w:rPr>
            <w:noProof/>
            <w:webHidden/>
          </w:rPr>
          <w:fldChar w:fldCharType="begin"/>
        </w:r>
        <w:r w:rsidR="002E70D8">
          <w:rPr>
            <w:noProof/>
            <w:webHidden/>
          </w:rPr>
          <w:instrText xml:space="preserve"> PAGEREF _Toc456561 \h </w:instrText>
        </w:r>
        <w:r w:rsidR="002E70D8">
          <w:rPr>
            <w:noProof/>
            <w:webHidden/>
          </w:rPr>
        </w:r>
        <w:r w:rsidR="002E70D8">
          <w:rPr>
            <w:noProof/>
            <w:webHidden/>
          </w:rPr>
          <w:fldChar w:fldCharType="separate"/>
        </w:r>
        <w:r w:rsidR="00EF134A">
          <w:rPr>
            <w:noProof/>
            <w:webHidden/>
          </w:rPr>
          <w:t>9</w:t>
        </w:r>
        <w:r w:rsidR="002E70D8">
          <w:rPr>
            <w:noProof/>
            <w:webHidden/>
          </w:rPr>
          <w:fldChar w:fldCharType="end"/>
        </w:r>
      </w:hyperlink>
    </w:p>
    <w:p w14:paraId="5FE4C712" w14:textId="2C30A3D5" w:rsidR="002E70D8" w:rsidRDefault="00583139">
      <w:pPr>
        <w:pStyle w:val="TableofFigures"/>
        <w:tabs>
          <w:tab w:val="right" w:leader="dot" w:pos="9628"/>
        </w:tabs>
        <w:rPr>
          <w:rFonts w:asciiTheme="minorHAnsi" w:eastAsiaTheme="minorEastAsia" w:hAnsiTheme="minorHAnsi"/>
          <w:noProof/>
          <w:sz w:val="22"/>
        </w:rPr>
      </w:pPr>
      <w:hyperlink w:anchor="_Toc456562" w:history="1">
        <w:r w:rsidR="002E70D8" w:rsidRPr="00F836DD">
          <w:rPr>
            <w:rStyle w:val="Hyperlink"/>
            <w:noProof/>
          </w:rPr>
          <w:t>Figure 2 Hidden states in HMM</w:t>
        </w:r>
        <w:r w:rsidR="002E70D8">
          <w:rPr>
            <w:noProof/>
            <w:webHidden/>
          </w:rPr>
          <w:tab/>
        </w:r>
        <w:r w:rsidR="002E70D8">
          <w:rPr>
            <w:noProof/>
            <w:webHidden/>
          </w:rPr>
          <w:fldChar w:fldCharType="begin"/>
        </w:r>
        <w:r w:rsidR="002E70D8">
          <w:rPr>
            <w:noProof/>
            <w:webHidden/>
          </w:rPr>
          <w:instrText xml:space="preserve"> PAGEREF _Toc456562 \h </w:instrText>
        </w:r>
        <w:r w:rsidR="002E70D8">
          <w:rPr>
            <w:noProof/>
            <w:webHidden/>
          </w:rPr>
        </w:r>
        <w:r w:rsidR="002E70D8">
          <w:rPr>
            <w:noProof/>
            <w:webHidden/>
          </w:rPr>
          <w:fldChar w:fldCharType="separate"/>
        </w:r>
        <w:r w:rsidR="00EF134A">
          <w:rPr>
            <w:noProof/>
            <w:webHidden/>
          </w:rPr>
          <w:t>11</w:t>
        </w:r>
        <w:r w:rsidR="002E70D8">
          <w:rPr>
            <w:noProof/>
            <w:webHidden/>
          </w:rPr>
          <w:fldChar w:fldCharType="end"/>
        </w:r>
      </w:hyperlink>
    </w:p>
    <w:p w14:paraId="66B5E53D" w14:textId="5343CE60" w:rsidR="002E70D8" w:rsidRDefault="00583139">
      <w:pPr>
        <w:pStyle w:val="TableofFigures"/>
        <w:tabs>
          <w:tab w:val="right" w:leader="dot" w:pos="9628"/>
        </w:tabs>
        <w:rPr>
          <w:rFonts w:asciiTheme="minorHAnsi" w:eastAsiaTheme="minorEastAsia" w:hAnsiTheme="minorHAnsi"/>
          <w:noProof/>
          <w:sz w:val="22"/>
        </w:rPr>
      </w:pPr>
      <w:hyperlink w:anchor="_Toc456563" w:history="1">
        <w:r w:rsidR="002E70D8" w:rsidRPr="00F836DD">
          <w:rPr>
            <w:rStyle w:val="Hyperlink"/>
            <w:noProof/>
          </w:rPr>
          <w:t>Figure 3 Project Stages</w:t>
        </w:r>
        <w:r w:rsidR="002E70D8">
          <w:rPr>
            <w:noProof/>
            <w:webHidden/>
          </w:rPr>
          <w:tab/>
        </w:r>
        <w:r w:rsidR="002E70D8">
          <w:rPr>
            <w:noProof/>
            <w:webHidden/>
          </w:rPr>
          <w:fldChar w:fldCharType="begin"/>
        </w:r>
        <w:r w:rsidR="002E70D8">
          <w:rPr>
            <w:noProof/>
            <w:webHidden/>
          </w:rPr>
          <w:instrText xml:space="preserve"> PAGEREF _Toc456563 \h </w:instrText>
        </w:r>
        <w:r w:rsidR="002E70D8">
          <w:rPr>
            <w:noProof/>
            <w:webHidden/>
          </w:rPr>
        </w:r>
        <w:r w:rsidR="002E70D8">
          <w:rPr>
            <w:noProof/>
            <w:webHidden/>
          </w:rPr>
          <w:fldChar w:fldCharType="separate"/>
        </w:r>
        <w:r w:rsidR="00EF134A">
          <w:rPr>
            <w:noProof/>
            <w:webHidden/>
          </w:rPr>
          <w:t>18</w:t>
        </w:r>
        <w:r w:rsidR="002E70D8">
          <w:rPr>
            <w:noProof/>
            <w:webHidden/>
          </w:rPr>
          <w:fldChar w:fldCharType="end"/>
        </w:r>
      </w:hyperlink>
    </w:p>
    <w:p w14:paraId="6B283DFC" w14:textId="1F537326" w:rsidR="002E70D8" w:rsidRDefault="00583139">
      <w:pPr>
        <w:pStyle w:val="TableofFigures"/>
        <w:tabs>
          <w:tab w:val="right" w:leader="dot" w:pos="9628"/>
        </w:tabs>
        <w:rPr>
          <w:rFonts w:asciiTheme="minorHAnsi" w:eastAsiaTheme="minorEastAsia" w:hAnsiTheme="minorHAnsi"/>
          <w:noProof/>
          <w:sz w:val="22"/>
        </w:rPr>
      </w:pPr>
      <w:hyperlink w:anchor="_Toc456564" w:history="1">
        <w:r w:rsidR="002E70D8" w:rsidRPr="00F836DD">
          <w:rPr>
            <w:rStyle w:val="Hyperlink"/>
            <w:noProof/>
          </w:rPr>
          <w:t>Figure 4 Implementation Overview</w:t>
        </w:r>
        <w:r w:rsidR="002E70D8">
          <w:rPr>
            <w:noProof/>
            <w:webHidden/>
          </w:rPr>
          <w:tab/>
        </w:r>
        <w:r w:rsidR="002E70D8">
          <w:rPr>
            <w:noProof/>
            <w:webHidden/>
          </w:rPr>
          <w:fldChar w:fldCharType="begin"/>
        </w:r>
        <w:r w:rsidR="002E70D8">
          <w:rPr>
            <w:noProof/>
            <w:webHidden/>
          </w:rPr>
          <w:instrText xml:space="preserve"> PAGEREF _Toc456564 \h </w:instrText>
        </w:r>
        <w:r w:rsidR="002E70D8">
          <w:rPr>
            <w:noProof/>
            <w:webHidden/>
          </w:rPr>
        </w:r>
        <w:r w:rsidR="002E70D8">
          <w:rPr>
            <w:noProof/>
            <w:webHidden/>
          </w:rPr>
          <w:fldChar w:fldCharType="separate"/>
        </w:r>
        <w:r w:rsidR="00EF134A">
          <w:rPr>
            <w:noProof/>
            <w:webHidden/>
          </w:rPr>
          <w:t>21</w:t>
        </w:r>
        <w:r w:rsidR="002E70D8">
          <w:rPr>
            <w:noProof/>
            <w:webHidden/>
          </w:rPr>
          <w:fldChar w:fldCharType="end"/>
        </w:r>
      </w:hyperlink>
    </w:p>
    <w:p w14:paraId="01DECAD0" w14:textId="2DE2CFD0" w:rsidR="002E70D8" w:rsidRDefault="00583139">
      <w:pPr>
        <w:pStyle w:val="TableofFigures"/>
        <w:tabs>
          <w:tab w:val="right" w:leader="dot" w:pos="9628"/>
        </w:tabs>
        <w:rPr>
          <w:rFonts w:asciiTheme="minorHAnsi" w:eastAsiaTheme="minorEastAsia" w:hAnsiTheme="minorHAnsi"/>
          <w:noProof/>
          <w:sz w:val="22"/>
        </w:rPr>
      </w:pPr>
      <w:hyperlink w:anchor="_Toc456565" w:history="1">
        <w:r w:rsidR="002E70D8" w:rsidRPr="00F836DD">
          <w:rPr>
            <w:rStyle w:val="Hyperlink"/>
            <w:noProof/>
          </w:rPr>
          <w:t>Figure 5 Accuracy Comparison from Different Classifiers</w:t>
        </w:r>
        <w:r w:rsidR="002E70D8">
          <w:rPr>
            <w:noProof/>
            <w:webHidden/>
          </w:rPr>
          <w:tab/>
        </w:r>
        <w:r w:rsidR="002E70D8">
          <w:rPr>
            <w:noProof/>
            <w:webHidden/>
          </w:rPr>
          <w:fldChar w:fldCharType="begin"/>
        </w:r>
        <w:r w:rsidR="002E70D8">
          <w:rPr>
            <w:noProof/>
            <w:webHidden/>
          </w:rPr>
          <w:instrText xml:space="preserve"> PAGEREF _Toc456565 \h </w:instrText>
        </w:r>
        <w:r w:rsidR="002E70D8">
          <w:rPr>
            <w:noProof/>
            <w:webHidden/>
          </w:rPr>
        </w:r>
        <w:r w:rsidR="002E70D8">
          <w:rPr>
            <w:noProof/>
            <w:webHidden/>
          </w:rPr>
          <w:fldChar w:fldCharType="separate"/>
        </w:r>
        <w:r w:rsidR="00EF134A">
          <w:rPr>
            <w:noProof/>
            <w:webHidden/>
          </w:rPr>
          <w:t>24</w:t>
        </w:r>
        <w:r w:rsidR="002E70D8">
          <w:rPr>
            <w:noProof/>
            <w:webHidden/>
          </w:rPr>
          <w:fldChar w:fldCharType="end"/>
        </w:r>
      </w:hyperlink>
    </w:p>
    <w:p w14:paraId="5B172E28" w14:textId="69E2C593" w:rsidR="002E70D8" w:rsidRDefault="00583139">
      <w:pPr>
        <w:pStyle w:val="TableofFigures"/>
        <w:tabs>
          <w:tab w:val="right" w:leader="dot" w:pos="9628"/>
        </w:tabs>
        <w:rPr>
          <w:rFonts w:asciiTheme="minorHAnsi" w:eastAsiaTheme="minorEastAsia" w:hAnsiTheme="minorHAnsi"/>
          <w:noProof/>
          <w:sz w:val="22"/>
        </w:rPr>
      </w:pPr>
      <w:hyperlink w:anchor="_Toc456566" w:history="1">
        <w:r w:rsidR="002E70D8" w:rsidRPr="00F836DD">
          <w:rPr>
            <w:rStyle w:val="Hyperlink"/>
            <w:noProof/>
          </w:rPr>
          <w:t>Figure 6 Classifier Accuracy</w:t>
        </w:r>
        <w:r w:rsidR="002E70D8">
          <w:rPr>
            <w:noProof/>
            <w:webHidden/>
          </w:rPr>
          <w:tab/>
        </w:r>
        <w:r w:rsidR="002E70D8">
          <w:rPr>
            <w:noProof/>
            <w:webHidden/>
          </w:rPr>
          <w:fldChar w:fldCharType="begin"/>
        </w:r>
        <w:r w:rsidR="002E70D8">
          <w:rPr>
            <w:noProof/>
            <w:webHidden/>
          </w:rPr>
          <w:instrText xml:space="preserve"> PAGEREF _Toc456566 \h </w:instrText>
        </w:r>
        <w:r w:rsidR="002E70D8">
          <w:rPr>
            <w:noProof/>
            <w:webHidden/>
          </w:rPr>
        </w:r>
        <w:r w:rsidR="002E70D8">
          <w:rPr>
            <w:noProof/>
            <w:webHidden/>
          </w:rPr>
          <w:fldChar w:fldCharType="separate"/>
        </w:r>
        <w:r w:rsidR="00EF134A">
          <w:rPr>
            <w:noProof/>
            <w:webHidden/>
          </w:rPr>
          <w:t>26</w:t>
        </w:r>
        <w:r w:rsidR="002E70D8">
          <w:rPr>
            <w:noProof/>
            <w:webHidden/>
          </w:rPr>
          <w:fldChar w:fldCharType="end"/>
        </w:r>
      </w:hyperlink>
    </w:p>
    <w:p w14:paraId="23528EE6" w14:textId="3314C79A" w:rsidR="002E70D8" w:rsidRDefault="00583139">
      <w:pPr>
        <w:pStyle w:val="TableofFigures"/>
        <w:tabs>
          <w:tab w:val="right" w:leader="dot" w:pos="9628"/>
        </w:tabs>
        <w:rPr>
          <w:rFonts w:asciiTheme="minorHAnsi" w:eastAsiaTheme="minorEastAsia" w:hAnsiTheme="minorHAnsi"/>
          <w:noProof/>
          <w:sz w:val="22"/>
        </w:rPr>
      </w:pPr>
      <w:hyperlink r:id="rId9" w:anchor="_Toc456567" w:history="1">
        <w:r w:rsidR="002E70D8" w:rsidRPr="00F836DD">
          <w:rPr>
            <w:rStyle w:val="Hyperlink"/>
            <w:noProof/>
          </w:rPr>
          <w:t>Figure 7 General Emotion Group, Predicted vs. Content-based</w:t>
        </w:r>
        <w:r w:rsidR="002E70D8">
          <w:rPr>
            <w:noProof/>
            <w:webHidden/>
          </w:rPr>
          <w:tab/>
        </w:r>
        <w:r w:rsidR="002E70D8">
          <w:rPr>
            <w:noProof/>
            <w:webHidden/>
          </w:rPr>
          <w:fldChar w:fldCharType="begin"/>
        </w:r>
        <w:r w:rsidR="002E70D8">
          <w:rPr>
            <w:noProof/>
            <w:webHidden/>
          </w:rPr>
          <w:instrText xml:space="preserve"> PAGEREF _Toc456567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3140DA48" w14:textId="379B88F3" w:rsidR="002E70D8" w:rsidRDefault="00583139">
      <w:pPr>
        <w:pStyle w:val="TableofFigures"/>
        <w:tabs>
          <w:tab w:val="right" w:leader="dot" w:pos="9628"/>
        </w:tabs>
        <w:rPr>
          <w:rFonts w:asciiTheme="minorHAnsi" w:eastAsiaTheme="minorEastAsia" w:hAnsiTheme="minorHAnsi"/>
          <w:noProof/>
          <w:sz w:val="22"/>
        </w:rPr>
      </w:pPr>
      <w:hyperlink w:anchor="_Toc456568" w:history="1">
        <w:r w:rsidR="002E70D8" w:rsidRPr="00F836DD">
          <w:rPr>
            <w:rStyle w:val="Hyperlink"/>
            <w:noProof/>
          </w:rPr>
          <w:t>Figure 8 Individual Emotion, Predicted vs. Content-based</w:t>
        </w:r>
        <w:r w:rsidR="002E70D8">
          <w:rPr>
            <w:noProof/>
            <w:webHidden/>
          </w:rPr>
          <w:tab/>
        </w:r>
        <w:r w:rsidR="002E70D8">
          <w:rPr>
            <w:noProof/>
            <w:webHidden/>
          </w:rPr>
          <w:fldChar w:fldCharType="begin"/>
        </w:r>
        <w:r w:rsidR="002E70D8">
          <w:rPr>
            <w:noProof/>
            <w:webHidden/>
          </w:rPr>
          <w:instrText xml:space="preserve"> PAGEREF _Toc456568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2002D5FF" w14:textId="41BFBF1F" w:rsidR="002E70D8" w:rsidRDefault="00583139">
      <w:pPr>
        <w:pStyle w:val="TableofFigures"/>
        <w:tabs>
          <w:tab w:val="right" w:leader="dot" w:pos="9628"/>
        </w:tabs>
        <w:rPr>
          <w:rFonts w:asciiTheme="minorHAnsi" w:eastAsiaTheme="minorEastAsia" w:hAnsiTheme="minorHAnsi"/>
          <w:noProof/>
          <w:sz w:val="22"/>
        </w:rPr>
      </w:pPr>
      <w:hyperlink w:anchor="_Toc456569" w:history="1">
        <w:r w:rsidR="002E70D8" w:rsidRPr="00F836DD">
          <w:rPr>
            <w:rStyle w:val="Hyperlink"/>
            <w:noProof/>
          </w:rPr>
          <w:t>Figure 9 Emotions on Teaching Methodology and Style</w:t>
        </w:r>
        <w:r w:rsidR="002E70D8">
          <w:rPr>
            <w:noProof/>
            <w:webHidden/>
          </w:rPr>
          <w:tab/>
        </w:r>
        <w:r w:rsidR="002E70D8">
          <w:rPr>
            <w:noProof/>
            <w:webHidden/>
          </w:rPr>
          <w:fldChar w:fldCharType="begin"/>
        </w:r>
        <w:r w:rsidR="002E70D8">
          <w:rPr>
            <w:noProof/>
            <w:webHidden/>
          </w:rPr>
          <w:instrText xml:space="preserve"> PAGEREF _Toc456569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27D8694F" w14:textId="38C79D46" w:rsidR="002E70D8" w:rsidRDefault="00583139">
      <w:pPr>
        <w:pStyle w:val="TableofFigures"/>
        <w:tabs>
          <w:tab w:val="right" w:leader="dot" w:pos="9628"/>
        </w:tabs>
        <w:rPr>
          <w:rFonts w:asciiTheme="minorHAnsi" w:eastAsiaTheme="minorEastAsia" w:hAnsiTheme="minorHAnsi"/>
          <w:noProof/>
          <w:sz w:val="22"/>
        </w:rPr>
      </w:pPr>
      <w:hyperlink w:anchor="_Toc456570" w:history="1">
        <w:r w:rsidR="002E70D8" w:rsidRPr="00F836DD">
          <w:rPr>
            <w:rStyle w:val="Hyperlink"/>
            <w:noProof/>
          </w:rPr>
          <w:t>Figure 10 Emotions on Course Curriculum</w:t>
        </w:r>
        <w:r w:rsidR="002E70D8">
          <w:rPr>
            <w:noProof/>
            <w:webHidden/>
          </w:rPr>
          <w:tab/>
        </w:r>
        <w:r w:rsidR="002E70D8">
          <w:rPr>
            <w:noProof/>
            <w:webHidden/>
          </w:rPr>
          <w:fldChar w:fldCharType="begin"/>
        </w:r>
        <w:r w:rsidR="002E70D8">
          <w:rPr>
            <w:noProof/>
            <w:webHidden/>
          </w:rPr>
          <w:instrText xml:space="preserve"> PAGEREF _Toc456570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344CD517" w14:textId="009D830D" w:rsidR="002E70D8" w:rsidRDefault="00583139">
      <w:pPr>
        <w:pStyle w:val="TableofFigures"/>
        <w:tabs>
          <w:tab w:val="right" w:leader="dot" w:pos="9628"/>
        </w:tabs>
        <w:rPr>
          <w:rFonts w:asciiTheme="minorHAnsi" w:eastAsiaTheme="minorEastAsia" w:hAnsiTheme="minorHAnsi"/>
          <w:noProof/>
          <w:sz w:val="22"/>
        </w:rPr>
      </w:pPr>
      <w:hyperlink w:anchor="_Toc456571" w:history="1">
        <w:r w:rsidR="002E70D8" w:rsidRPr="00F836DD">
          <w:rPr>
            <w:rStyle w:val="Hyperlink"/>
            <w:noProof/>
          </w:rPr>
          <w:t>Figure 11 Emotions on Timing of Classes</w:t>
        </w:r>
        <w:r w:rsidR="002E70D8">
          <w:rPr>
            <w:noProof/>
            <w:webHidden/>
          </w:rPr>
          <w:tab/>
        </w:r>
        <w:r w:rsidR="002E70D8">
          <w:rPr>
            <w:noProof/>
            <w:webHidden/>
          </w:rPr>
          <w:fldChar w:fldCharType="begin"/>
        </w:r>
        <w:r w:rsidR="002E70D8">
          <w:rPr>
            <w:noProof/>
            <w:webHidden/>
          </w:rPr>
          <w:instrText xml:space="preserve"> PAGEREF _Toc456571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297A196" w14:textId="1FEECDDF" w:rsidR="002E70D8" w:rsidRDefault="00583139">
      <w:pPr>
        <w:pStyle w:val="TableofFigures"/>
        <w:tabs>
          <w:tab w:val="right" w:leader="dot" w:pos="9628"/>
        </w:tabs>
        <w:rPr>
          <w:rFonts w:asciiTheme="minorHAnsi" w:eastAsiaTheme="minorEastAsia" w:hAnsiTheme="minorHAnsi"/>
          <w:noProof/>
          <w:sz w:val="22"/>
        </w:rPr>
      </w:pPr>
      <w:hyperlink w:anchor="_Toc456572" w:history="1">
        <w:r w:rsidR="002E70D8" w:rsidRPr="00F836DD">
          <w:rPr>
            <w:rStyle w:val="Hyperlink"/>
            <w:noProof/>
          </w:rPr>
          <w:t>Figure 12 Emotions on Quality of Teaching</w:t>
        </w:r>
        <w:r w:rsidR="002E70D8">
          <w:rPr>
            <w:noProof/>
            <w:webHidden/>
          </w:rPr>
          <w:tab/>
        </w:r>
        <w:r w:rsidR="002E70D8">
          <w:rPr>
            <w:noProof/>
            <w:webHidden/>
          </w:rPr>
          <w:fldChar w:fldCharType="begin"/>
        </w:r>
        <w:r w:rsidR="002E70D8">
          <w:rPr>
            <w:noProof/>
            <w:webHidden/>
          </w:rPr>
          <w:instrText xml:space="preserve"> PAGEREF _Toc456572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E1E9CE3" w14:textId="2B4E0CFB" w:rsidR="002E70D8" w:rsidRDefault="00583139">
      <w:pPr>
        <w:pStyle w:val="TableofFigures"/>
        <w:tabs>
          <w:tab w:val="right" w:leader="dot" w:pos="9628"/>
        </w:tabs>
        <w:rPr>
          <w:rFonts w:asciiTheme="minorHAnsi" w:eastAsiaTheme="minorEastAsia" w:hAnsiTheme="minorHAnsi"/>
          <w:noProof/>
          <w:sz w:val="22"/>
        </w:rPr>
      </w:pPr>
      <w:hyperlink w:anchor="_Toc456573" w:history="1">
        <w:r w:rsidR="002E70D8" w:rsidRPr="00F836DD">
          <w:rPr>
            <w:rStyle w:val="Hyperlink"/>
            <w:noProof/>
          </w:rPr>
          <w:t>Figure 13 Emotions on Evaluation Patterns</w:t>
        </w:r>
        <w:r w:rsidR="002E70D8">
          <w:rPr>
            <w:noProof/>
            <w:webHidden/>
          </w:rPr>
          <w:tab/>
        </w:r>
        <w:r w:rsidR="002E70D8">
          <w:rPr>
            <w:noProof/>
            <w:webHidden/>
          </w:rPr>
          <w:fldChar w:fldCharType="begin"/>
        </w:r>
        <w:r w:rsidR="002E70D8">
          <w:rPr>
            <w:noProof/>
            <w:webHidden/>
          </w:rPr>
          <w:instrText xml:space="preserve"> PAGEREF _Toc456573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47755615" w14:textId="0C9805B6" w:rsidR="002E70D8" w:rsidRDefault="00583139">
      <w:pPr>
        <w:pStyle w:val="TableofFigures"/>
        <w:tabs>
          <w:tab w:val="right" w:leader="dot" w:pos="9628"/>
        </w:tabs>
        <w:rPr>
          <w:rFonts w:asciiTheme="minorHAnsi" w:eastAsiaTheme="minorEastAsia" w:hAnsiTheme="minorHAnsi"/>
          <w:noProof/>
          <w:sz w:val="22"/>
        </w:rPr>
      </w:pPr>
      <w:hyperlink w:anchor="_Toc456574" w:history="1">
        <w:r w:rsidR="002E70D8" w:rsidRPr="00F836DD">
          <w:rPr>
            <w:rStyle w:val="Hyperlink"/>
            <w:noProof/>
          </w:rPr>
          <w:t>Figure 14 Tool Comparison by share of emotion (Python vs R)</w:t>
        </w:r>
        <w:r w:rsidR="002E70D8">
          <w:rPr>
            <w:noProof/>
            <w:webHidden/>
          </w:rPr>
          <w:tab/>
        </w:r>
        <w:r w:rsidR="002E70D8">
          <w:rPr>
            <w:noProof/>
            <w:webHidden/>
          </w:rPr>
          <w:fldChar w:fldCharType="begin"/>
        </w:r>
        <w:r w:rsidR="002E70D8">
          <w:rPr>
            <w:noProof/>
            <w:webHidden/>
          </w:rPr>
          <w:instrText xml:space="preserve"> PAGEREF _Toc456574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7B743526" w14:textId="3FDA4FD7" w:rsidR="002E70D8" w:rsidRDefault="00583139">
      <w:pPr>
        <w:pStyle w:val="TableofFigures"/>
        <w:tabs>
          <w:tab w:val="right" w:leader="dot" w:pos="9628"/>
        </w:tabs>
        <w:rPr>
          <w:rFonts w:asciiTheme="minorHAnsi" w:eastAsiaTheme="minorEastAsia" w:hAnsiTheme="minorHAnsi"/>
          <w:noProof/>
          <w:sz w:val="22"/>
        </w:rPr>
      </w:pPr>
      <w:hyperlink w:anchor="_Toc456575" w:history="1">
        <w:r w:rsidR="002E70D8" w:rsidRPr="00F836DD">
          <w:rPr>
            <w:rStyle w:val="Hyperlink"/>
            <w:noProof/>
          </w:rPr>
          <w:t>Figure 15 Feature Importances</w:t>
        </w:r>
        <w:r w:rsidR="002E70D8">
          <w:rPr>
            <w:noProof/>
            <w:webHidden/>
          </w:rPr>
          <w:tab/>
        </w:r>
        <w:r w:rsidR="002E70D8">
          <w:rPr>
            <w:noProof/>
            <w:webHidden/>
          </w:rPr>
          <w:fldChar w:fldCharType="begin"/>
        </w:r>
        <w:r w:rsidR="002E70D8">
          <w:rPr>
            <w:noProof/>
            <w:webHidden/>
          </w:rPr>
          <w:instrText xml:space="preserve"> PAGEREF _Toc456575 \h </w:instrText>
        </w:r>
        <w:r w:rsidR="002E70D8">
          <w:rPr>
            <w:noProof/>
            <w:webHidden/>
          </w:rPr>
        </w:r>
        <w:r w:rsidR="002E70D8">
          <w:rPr>
            <w:noProof/>
            <w:webHidden/>
          </w:rPr>
          <w:fldChar w:fldCharType="separate"/>
        </w:r>
        <w:r w:rsidR="00EF134A">
          <w:rPr>
            <w:noProof/>
            <w:webHidden/>
          </w:rPr>
          <w:t>34</w:t>
        </w:r>
        <w:r w:rsidR="002E70D8">
          <w:rPr>
            <w:noProof/>
            <w:webHidden/>
          </w:rPr>
          <w:fldChar w:fldCharType="end"/>
        </w:r>
      </w:hyperlink>
    </w:p>
    <w:p w14:paraId="1290D854" w14:textId="629D7AAA" w:rsidR="00E25BC4" w:rsidRDefault="00A02C6D" w:rsidP="00E25BC4">
      <w:r>
        <w:fldChar w:fldCharType="end"/>
      </w:r>
    </w:p>
    <w:p w14:paraId="195D583E" w14:textId="77777777" w:rsidR="009D2C4F" w:rsidRDefault="00E25BC4" w:rsidP="009D2C4F">
      <w:pPr>
        <w:pStyle w:val="Heading1"/>
      </w:pPr>
      <w:r>
        <w:br w:type="page"/>
      </w:r>
      <w:commentRangeStart w:id="2"/>
      <w:r w:rsidR="009D2C4F">
        <w:lastRenderedPageBreak/>
        <w:t>Abbreviations</w:t>
      </w:r>
      <w:commentRangeEnd w:id="2"/>
      <w:r w:rsidR="00D22296">
        <w:rPr>
          <w:rStyle w:val="CommentReference"/>
          <w:rFonts w:eastAsiaTheme="minorHAnsi" w:cstheme="minorBidi"/>
          <w:b w:val="0"/>
          <w:color w:val="auto"/>
        </w:rPr>
        <w:commentReference w:id="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Change w:id="3">
          <w:tblGrid>
            <w:gridCol w:w="4814"/>
            <w:gridCol w:w="4814"/>
          </w:tblGrid>
        </w:tblGridChange>
      </w:tblGrid>
      <w:tr w:rsidR="009D2C4F" w:rsidRPr="00076E09" w14:paraId="1EF42661" w14:textId="77777777" w:rsidTr="00076E09">
        <w:tc>
          <w:tcPr>
            <w:tcW w:w="4814" w:type="dxa"/>
            <w:shd w:val="clear" w:color="auto" w:fill="auto"/>
          </w:tcPr>
          <w:p w14:paraId="7F62449A" w14:textId="07C00E65" w:rsidR="009D2C4F" w:rsidRPr="00076E09" w:rsidRDefault="009D2C4F" w:rsidP="009D2C4F">
            <w:pPr>
              <w:rPr>
                <w:b/>
              </w:rPr>
            </w:pPr>
            <w:r w:rsidRPr="00076E09">
              <w:rPr>
                <w:b/>
              </w:rPr>
              <w:t>Abbreviation</w:t>
            </w:r>
          </w:p>
        </w:tc>
        <w:tc>
          <w:tcPr>
            <w:tcW w:w="4814" w:type="dxa"/>
            <w:shd w:val="clear" w:color="auto" w:fill="auto"/>
          </w:tcPr>
          <w:p w14:paraId="77EECB24" w14:textId="15601D2D" w:rsidR="009D2C4F" w:rsidRPr="00076E09" w:rsidRDefault="009D2C4F" w:rsidP="009D2C4F">
            <w:pPr>
              <w:rPr>
                <w:b/>
              </w:rPr>
            </w:pPr>
            <w:r w:rsidRPr="00076E09">
              <w:rPr>
                <w:b/>
              </w:rPr>
              <w:t>Long Form</w:t>
            </w:r>
          </w:p>
        </w:tc>
      </w:tr>
      <w:tr w:rsidR="00F753B4" w:rsidRPr="00076E09" w14:paraId="55467268" w14:textId="77777777" w:rsidTr="009D2C4F">
        <w:tc>
          <w:tcPr>
            <w:tcW w:w="4814" w:type="dxa"/>
            <w:shd w:val="clear" w:color="auto" w:fill="auto"/>
          </w:tcPr>
          <w:p w14:paraId="5E21DB08" w14:textId="67AE096C" w:rsidR="00F753B4" w:rsidRDefault="00F753B4" w:rsidP="009D2C4F">
            <w:r>
              <w:t>API</w:t>
            </w:r>
          </w:p>
        </w:tc>
        <w:tc>
          <w:tcPr>
            <w:tcW w:w="4814" w:type="dxa"/>
            <w:shd w:val="clear" w:color="auto" w:fill="auto"/>
          </w:tcPr>
          <w:p w14:paraId="53DCB632" w14:textId="463656EE" w:rsidR="00F753B4" w:rsidRDefault="00F753B4" w:rsidP="009D2C4F">
            <w:r w:rsidRPr="00355AAA">
              <w:t>Application Programming Interface</w:t>
            </w:r>
          </w:p>
        </w:tc>
      </w:tr>
      <w:tr w:rsidR="00F753B4" w:rsidRPr="00076E09" w14:paraId="111FCC0E" w14:textId="77777777" w:rsidTr="009D2C4F">
        <w:tc>
          <w:tcPr>
            <w:tcW w:w="4814" w:type="dxa"/>
            <w:shd w:val="clear" w:color="auto" w:fill="auto"/>
          </w:tcPr>
          <w:p w14:paraId="347BDB4B" w14:textId="345F91B6" w:rsidR="00F753B4" w:rsidRDefault="00F753B4" w:rsidP="009D2C4F">
            <w:r>
              <w:t>ACD</w:t>
            </w:r>
          </w:p>
        </w:tc>
        <w:tc>
          <w:tcPr>
            <w:tcW w:w="4814" w:type="dxa"/>
            <w:shd w:val="clear" w:color="auto" w:fill="auto"/>
          </w:tcPr>
          <w:p w14:paraId="0E98A5DD" w14:textId="639A8E79" w:rsidR="00F753B4" w:rsidRDefault="00F753B4" w:rsidP="009D2C4F">
            <w:r>
              <w:t>Automatic Call Distribution</w:t>
            </w:r>
          </w:p>
        </w:tc>
      </w:tr>
      <w:tr w:rsidR="008901E7" w:rsidRPr="00076E09" w14:paraId="1FE31121" w14:textId="77777777" w:rsidTr="009D2C4F">
        <w:tc>
          <w:tcPr>
            <w:tcW w:w="4814" w:type="dxa"/>
            <w:shd w:val="clear" w:color="auto" w:fill="auto"/>
          </w:tcPr>
          <w:p w14:paraId="5538F370" w14:textId="6A623655" w:rsidR="008901E7" w:rsidRDefault="008901E7" w:rsidP="009D2C4F">
            <w:r>
              <w:t>BP</w:t>
            </w:r>
          </w:p>
        </w:tc>
        <w:tc>
          <w:tcPr>
            <w:tcW w:w="4814" w:type="dxa"/>
            <w:shd w:val="clear" w:color="auto" w:fill="auto"/>
          </w:tcPr>
          <w:p w14:paraId="04DFFC6A" w14:textId="7CE4AFC7" w:rsidR="008901E7" w:rsidRDefault="008901E7" w:rsidP="009D2C4F">
            <w:r>
              <w:t>Backpropagation</w:t>
            </w:r>
          </w:p>
        </w:tc>
      </w:tr>
      <w:tr w:rsidR="00F753B4" w:rsidRPr="00076E09" w14:paraId="3739496C" w14:textId="77777777" w:rsidTr="009D2C4F">
        <w:tc>
          <w:tcPr>
            <w:tcW w:w="4814" w:type="dxa"/>
            <w:shd w:val="clear" w:color="auto" w:fill="auto"/>
          </w:tcPr>
          <w:p w14:paraId="7B5F71BC" w14:textId="4379D2D6" w:rsidR="00F753B4" w:rsidRDefault="00F753B4" w:rsidP="009D2C4F">
            <w:r>
              <w:t>CTI</w:t>
            </w:r>
          </w:p>
        </w:tc>
        <w:tc>
          <w:tcPr>
            <w:tcW w:w="4814" w:type="dxa"/>
            <w:shd w:val="clear" w:color="auto" w:fill="auto"/>
          </w:tcPr>
          <w:p w14:paraId="179B2DD0" w14:textId="18A79405" w:rsidR="00F753B4" w:rsidRDefault="00F753B4" w:rsidP="009D2C4F">
            <w:r>
              <w:t>Computer Telephony Integration</w:t>
            </w:r>
          </w:p>
        </w:tc>
      </w:tr>
      <w:tr w:rsidR="009D2C4F" w:rsidRPr="00076E09" w14:paraId="3F416093" w14:textId="77777777" w:rsidTr="00076E09">
        <w:tc>
          <w:tcPr>
            <w:tcW w:w="4814" w:type="dxa"/>
            <w:shd w:val="clear" w:color="auto" w:fill="auto"/>
          </w:tcPr>
          <w:p w14:paraId="17712C49" w14:textId="24D32B0D" w:rsidR="009D2C4F" w:rsidRPr="002A60F0" w:rsidRDefault="002A60F0" w:rsidP="009D2C4F">
            <w:r>
              <w:t>DCT</w:t>
            </w:r>
          </w:p>
        </w:tc>
        <w:tc>
          <w:tcPr>
            <w:tcW w:w="4814" w:type="dxa"/>
            <w:shd w:val="clear" w:color="auto" w:fill="auto"/>
          </w:tcPr>
          <w:p w14:paraId="6BBCA636" w14:textId="42320AFE" w:rsidR="009D2C4F" w:rsidRPr="002A60F0" w:rsidRDefault="002A60F0" w:rsidP="009D2C4F">
            <w:r>
              <w:t>Discrete Cosine Transform</w:t>
            </w:r>
          </w:p>
        </w:tc>
      </w:tr>
      <w:tr w:rsidR="0044598D" w:rsidRPr="00076E09" w14:paraId="09F0E162" w14:textId="77777777" w:rsidTr="009D2C4F">
        <w:tc>
          <w:tcPr>
            <w:tcW w:w="4814" w:type="dxa"/>
            <w:shd w:val="clear" w:color="auto" w:fill="auto"/>
          </w:tcPr>
          <w:p w14:paraId="7890216F" w14:textId="101BF4F4" w:rsidR="0044598D" w:rsidRDefault="0044598D" w:rsidP="009D2C4F">
            <w:r>
              <w:t>DNN</w:t>
            </w:r>
          </w:p>
        </w:tc>
        <w:tc>
          <w:tcPr>
            <w:tcW w:w="4814" w:type="dxa"/>
            <w:shd w:val="clear" w:color="auto" w:fill="auto"/>
          </w:tcPr>
          <w:p w14:paraId="4C5F9556" w14:textId="7903179B" w:rsidR="0044598D" w:rsidRDefault="0044598D" w:rsidP="009D2C4F">
            <w:r>
              <w:t>Deep Neural Network</w:t>
            </w:r>
          </w:p>
        </w:tc>
      </w:tr>
      <w:tr w:rsidR="0044598D" w:rsidRPr="00076E09" w14:paraId="586523ED" w14:textId="77777777" w:rsidTr="009D2C4F">
        <w:tc>
          <w:tcPr>
            <w:tcW w:w="4814" w:type="dxa"/>
            <w:shd w:val="clear" w:color="auto" w:fill="auto"/>
          </w:tcPr>
          <w:p w14:paraId="34CB763A" w14:textId="5A5672A1" w:rsidR="0044598D" w:rsidRDefault="0044598D" w:rsidP="009D2C4F">
            <w:r>
              <w:t>DTM</w:t>
            </w:r>
          </w:p>
        </w:tc>
        <w:tc>
          <w:tcPr>
            <w:tcW w:w="4814" w:type="dxa"/>
            <w:shd w:val="clear" w:color="auto" w:fill="auto"/>
          </w:tcPr>
          <w:p w14:paraId="7C836921" w14:textId="3B202E90" w:rsidR="0044598D" w:rsidRDefault="0044598D" w:rsidP="009D2C4F">
            <w:pPr>
              <w:rPr>
                <w:lang w:eastAsia="en-IN"/>
              </w:rPr>
            </w:pPr>
            <w:r>
              <w:t xml:space="preserve">Dynamic </w:t>
            </w:r>
            <w:r w:rsidRPr="00355AAA">
              <w:t>T</w:t>
            </w:r>
            <w:r>
              <w:t xml:space="preserve">ime </w:t>
            </w:r>
            <w:r w:rsidRPr="00355AAA">
              <w:t>W</w:t>
            </w:r>
            <w:r>
              <w:t>arping</w:t>
            </w:r>
          </w:p>
        </w:tc>
      </w:tr>
      <w:tr w:rsidR="009D2C4F" w:rsidRPr="00076E09" w14:paraId="757EC465" w14:textId="77777777" w:rsidTr="00076E09">
        <w:tc>
          <w:tcPr>
            <w:tcW w:w="4814" w:type="dxa"/>
            <w:shd w:val="clear" w:color="auto" w:fill="auto"/>
          </w:tcPr>
          <w:p w14:paraId="4A22C417" w14:textId="385A536A" w:rsidR="009D2C4F" w:rsidRPr="009D2C4F" w:rsidRDefault="00A12DAC" w:rsidP="009D2C4F">
            <w:r>
              <w:t>HNR</w:t>
            </w:r>
          </w:p>
        </w:tc>
        <w:tc>
          <w:tcPr>
            <w:tcW w:w="4814" w:type="dxa"/>
            <w:shd w:val="clear" w:color="auto" w:fill="auto"/>
          </w:tcPr>
          <w:p w14:paraId="32C97448" w14:textId="24193445" w:rsidR="009D2C4F" w:rsidRPr="009D2C4F" w:rsidRDefault="00A12DAC" w:rsidP="009D2C4F">
            <w:r>
              <w:rPr>
                <w:lang w:eastAsia="en-IN"/>
              </w:rPr>
              <w:t>H</w:t>
            </w:r>
            <w:r w:rsidR="002A60F0" w:rsidRPr="00C042C0">
              <w:rPr>
                <w:lang w:eastAsia="en-IN"/>
              </w:rPr>
              <w:t>armonics-to-</w:t>
            </w:r>
            <w:r>
              <w:rPr>
                <w:lang w:eastAsia="en-IN"/>
              </w:rPr>
              <w:t>N</w:t>
            </w:r>
            <w:r w:rsidR="002A60F0" w:rsidRPr="00C042C0">
              <w:rPr>
                <w:lang w:eastAsia="en-IN"/>
              </w:rPr>
              <w:t xml:space="preserve">oise </w:t>
            </w:r>
            <w:r>
              <w:rPr>
                <w:lang w:eastAsia="en-IN"/>
              </w:rPr>
              <w:t>R</w:t>
            </w:r>
            <w:r w:rsidR="002A60F0" w:rsidRPr="00C042C0">
              <w:rPr>
                <w:lang w:eastAsia="en-IN"/>
              </w:rPr>
              <w:t>atio</w:t>
            </w:r>
          </w:p>
        </w:tc>
      </w:tr>
      <w:tr w:rsidR="0044598D" w:rsidRPr="00076E09" w14:paraId="0D2CF946" w14:textId="77777777" w:rsidTr="009D2C4F">
        <w:tc>
          <w:tcPr>
            <w:tcW w:w="4814" w:type="dxa"/>
            <w:shd w:val="clear" w:color="auto" w:fill="auto"/>
          </w:tcPr>
          <w:p w14:paraId="77EC49A1" w14:textId="6FEE9AB5" w:rsidR="0044598D" w:rsidRDefault="0044598D" w:rsidP="002A60F0">
            <w:r>
              <w:t>HMM</w:t>
            </w:r>
          </w:p>
        </w:tc>
        <w:tc>
          <w:tcPr>
            <w:tcW w:w="4814" w:type="dxa"/>
            <w:shd w:val="clear" w:color="auto" w:fill="auto"/>
          </w:tcPr>
          <w:p w14:paraId="3ED1AED5" w14:textId="3279E82A" w:rsidR="0044598D" w:rsidRDefault="0044598D" w:rsidP="002A60F0">
            <w:r>
              <w:t>Hidden Markov Model</w:t>
            </w:r>
          </w:p>
        </w:tc>
      </w:tr>
      <w:tr w:rsidR="002A60F0" w:rsidRPr="00076E09" w14:paraId="5ACA1196" w14:textId="77777777" w:rsidTr="00076E09">
        <w:tc>
          <w:tcPr>
            <w:tcW w:w="4814" w:type="dxa"/>
            <w:shd w:val="clear" w:color="auto" w:fill="auto"/>
          </w:tcPr>
          <w:p w14:paraId="1B415985" w14:textId="0F1FC642" w:rsidR="002A60F0" w:rsidRPr="009D2C4F" w:rsidRDefault="002A60F0" w:rsidP="002A60F0">
            <w:r>
              <w:t>HCI</w:t>
            </w:r>
          </w:p>
        </w:tc>
        <w:tc>
          <w:tcPr>
            <w:tcW w:w="4814" w:type="dxa"/>
            <w:shd w:val="clear" w:color="auto" w:fill="auto"/>
          </w:tcPr>
          <w:p w14:paraId="3513FC7D" w14:textId="510595B6" w:rsidR="002A60F0" w:rsidRPr="009D2C4F" w:rsidRDefault="002A60F0" w:rsidP="002A60F0">
            <w:r>
              <w:t>Human-Computer Interaction</w:t>
            </w:r>
          </w:p>
        </w:tc>
      </w:tr>
      <w:tr w:rsidR="00D22296" w:rsidRPr="00076E09" w14:paraId="77762F01" w14:textId="77777777" w:rsidTr="009D2C4F">
        <w:tc>
          <w:tcPr>
            <w:tcW w:w="4814" w:type="dxa"/>
            <w:shd w:val="clear" w:color="auto" w:fill="auto"/>
          </w:tcPr>
          <w:p w14:paraId="15266D0F" w14:textId="07042FBE" w:rsidR="00D22296" w:rsidRDefault="00D22296" w:rsidP="002A60F0">
            <w:r>
              <w:t>IEMOCAP</w:t>
            </w:r>
          </w:p>
        </w:tc>
        <w:tc>
          <w:tcPr>
            <w:tcW w:w="4814" w:type="dxa"/>
            <w:shd w:val="clear" w:color="auto" w:fill="auto"/>
          </w:tcPr>
          <w:p w14:paraId="7E32A1CD" w14:textId="0BF62B2F" w:rsidR="00D22296" w:rsidRDefault="00D22296" w:rsidP="002A60F0">
            <w:pPr>
              <w:rPr>
                <w:lang w:eastAsia="en-IN"/>
              </w:rPr>
            </w:pPr>
            <w:r w:rsidRPr="00B92FA5">
              <w:t>Interactive emotional dyadic motion capture</w:t>
            </w:r>
          </w:p>
        </w:tc>
      </w:tr>
      <w:tr w:rsidR="00F753B4" w:rsidRPr="00076E09" w14:paraId="2895BAD7" w14:textId="77777777" w:rsidTr="009D2C4F">
        <w:tc>
          <w:tcPr>
            <w:tcW w:w="4814" w:type="dxa"/>
            <w:shd w:val="clear" w:color="auto" w:fill="auto"/>
          </w:tcPr>
          <w:p w14:paraId="58615B76" w14:textId="4B4F4254" w:rsidR="00F753B4" w:rsidRDefault="00F753B4" w:rsidP="002A60F0">
            <w:r>
              <w:t>IVR</w:t>
            </w:r>
          </w:p>
        </w:tc>
        <w:tc>
          <w:tcPr>
            <w:tcW w:w="4814" w:type="dxa"/>
            <w:shd w:val="clear" w:color="auto" w:fill="auto"/>
          </w:tcPr>
          <w:p w14:paraId="29FEA1E6" w14:textId="09CF9BEA" w:rsidR="00F753B4" w:rsidRDefault="00F753B4" w:rsidP="002A60F0">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p>
        </w:tc>
      </w:tr>
      <w:tr w:rsidR="0044598D" w:rsidRPr="00076E09" w14:paraId="115033E3" w14:textId="77777777" w:rsidTr="009D2C4F">
        <w:tc>
          <w:tcPr>
            <w:tcW w:w="4814" w:type="dxa"/>
            <w:shd w:val="clear" w:color="auto" w:fill="auto"/>
          </w:tcPr>
          <w:p w14:paraId="52622342" w14:textId="52EFC261" w:rsidR="0044598D" w:rsidRDefault="0044598D" w:rsidP="002A60F0">
            <w:r>
              <w:t>KNN</w:t>
            </w:r>
          </w:p>
        </w:tc>
        <w:tc>
          <w:tcPr>
            <w:tcW w:w="4814" w:type="dxa"/>
            <w:shd w:val="clear" w:color="auto" w:fill="auto"/>
          </w:tcPr>
          <w:p w14:paraId="19EF6DB3" w14:textId="4CE3465C" w:rsidR="0044598D" w:rsidRDefault="0044598D" w:rsidP="002A60F0">
            <w:pPr>
              <w:rPr>
                <w:lang w:eastAsia="en-IN"/>
              </w:rPr>
            </w:pPr>
            <w:r>
              <w:t>K-Nearest Neigh</w:t>
            </w:r>
            <w:r>
              <w:t>bors</w:t>
            </w:r>
            <w:r>
              <w:t xml:space="preserve"> Algorithm</w:t>
            </w:r>
          </w:p>
        </w:tc>
      </w:tr>
      <w:tr w:rsidR="002A60F0" w:rsidRPr="00076E09" w14:paraId="3C8C6779" w14:textId="77777777" w:rsidTr="00076E09">
        <w:tc>
          <w:tcPr>
            <w:tcW w:w="4814" w:type="dxa"/>
            <w:shd w:val="clear" w:color="auto" w:fill="auto"/>
          </w:tcPr>
          <w:p w14:paraId="1511A0F4" w14:textId="3F933627" w:rsidR="002A60F0" w:rsidRPr="002A60F0" w:rsidRDefault="002A60F0" w:rsidP="002A60F0">
            <w:r>
              <w:t>MFCC</w:t>
            </w:r>
          </w:p>
        </w:tc>
        <w:tc>
          <w:tcPr>
            <w:tcW w:w="4814" w:type="dxa"/>
            <w:shd w:val="clear" w:color="auto" w:fill="auto"/>
          </w:tcPr>
          <w:p w14:paraId="605874F9" w14:textId="0D9155B4" w:rsidR="002A60F0" w:rsidRPr="002A60F0" w:rsidRDefault="002A60F0" w:rsidP="002A60F0">
            <w:r>
              <w:rPr>
                <w:lang w:eastAsia="en-IN"/>
              </w:rPr>
              <w:t>M</w:t>
            </w:r>
            <w:r w:rsidRPr="00C042C0">
              <w:rPr>
                <w:lang w:eastAsia="en-IN"/>
              </w:rPr>
              <w:t>el-frequency cepstral coefficient</w:t>
            </w:r>
          </w:p>
        </w:tc>
      </w:tr>
      <w:tr w:rsidR="0044598D" w:rsidRPr="00076E09" w14:paraId="34C397E5" w14:textId="77777777" w:rsidTr="009D2C4F">
        <w:tc>
          <w:tcPr>
            <w:tcW w:w="4814" w:type="dxa"/>
            <w:shd w:val="clear" w:color="auto" w:fill="auto"/>
          </w:tcPr>
          <w:p w14:paraId="698A4A4B" w14:textId="152F2049" w:rsidR="0044598D" w:rsidRDefault="0044598D" w:rsidP="002A60F0">
            <w:r>
              <w:t>MLP</w:t>
            </w:r>
          </w:p>
        </w:tc>
        <w:tc>
          <w:tcPr>
            <w:tcW w:w="4814" w:type="dxa"/>
            <w:shd w:val="clear" w:color="auto" w:fill="auto"/>
          </w:tcPr>
          <w:p w14:paraId="79510898" w14:textId="4EA6FC97" w:rsidR="0044598D" w:rsidRDefault="0044598D" w:rsidP="002A60F0">
            <w:pPr>
              <w:rPr>
                <w:lang w:eastAsia="en-IN"/>
              </w:rPr>
            </w:pPr>
            <w:r>
              <w:t>Multilayer perceptron</w:t>
            </w:r>
          </w:p>
        </w:tc>
      </w:tr>
      <w:tr w:rsidR="00A12DAC" w:rsidRPr="00076E09" w14:paraId="090F250C" w14:textId="77777777" w:rsidTr="009D2C4F">
        <w:tc>
          <w:tcPr>
            <w:tcW w:w="4814" w:type="dxa"/>
            <w:shd w:val="clear" w:color="auto" w:fill="auto"/>
          </w:tcPr>
          <w:p w14:paraId="35E558AE" w14:textId="1F517222" w:rsidR="00A12DAC" w:rsidRDefault="00A12DAC" w:rsidP="002A60F0">
            <w:r>
              <w:t>PCA</w:t>
            </w:r>
          </w:p>
        </w:tc>
        <w:tc>
          <w:tcPr>
            <w:tcW w:w="4814" w:type="dxa"/>
            <w:shd w:val="clear" w:color="auto" w:fill="auto"/>
          </w:tcPr>
          <w:p w14:paraId="3A87DBFC" w14:textId="06EF23BB" w:rsidR="00A12DAC" w:rsidRDefault="00A12DAC" w:rsidP="002A60F0">
            <w:pPr>
              <w:rPr>
                <w:lang w:eastAsia="en-IN"/>
              </w:rPr>
            </w:pPr>
            <w:r>
              <w:rPr>
                <w:lang w:eastAsia="en-IN"/>
              </w:rPr>
              <w:t xml:space="preserve">Principal components </w:t>
            </w:r>
            <w:proofErr w:type="spellStart"/>
            <w:r>
              <w:rPr>
                <w:lang w:eastAsia="en-IN"/>
              </w:rPr>
              <w:t>analysis</w:t>
            </w:r>
            <w:r w:rsidR="00D22296">
              <w:rPr>
                <w:lang w:eastAsia="en-IN"/>
              </w:rPr>
              <w:t>y</w:t>
            </w:r>
            <w:proofErr w:type="spellEnd"/>
          </w:p>
        </w:tc>
      </w:tr>
      <w:tr w:rsidR="00D22296" w:rsidRPr="00076E09" w14:paraId="6E5E09FE" w14:textId="77777777" w:rsidTr="009D2C4F">
        <w:tc>
          <w:tcPr>
            <w:tcW w:w="4814" w:type="dxa"/>
            <w:shd w:val="clear" w:color="auto" w:fill="auto"/>
          </w:tcPr>
          <w:p w14:paraId="326C9656" w14:textId="54AE012D" w:rsidR="00D22296" w:rsidRDefault="00D22296" w:rsidP="002A60F0">
            <w:r>
              <w:t>RAVDESS</w:t>
            </w:r>
          </w:p>
        </w:tc>
        <w:tc>
          <w:tcPr>
            <w:tcW w:w="4814" w:type="dxa"/>
            <w:shd w:val="clear" w:color="auto" w:fill="auto"/>
          </w:tcPr>
          <w:p w14:paraId="0AD02668" w14:textId="002BDEF0" w:rsidR="00D22296" w:rsidRDefault="00D22296" w:rsidP="002A60F0">
            <w:pPr>
              <w:rPr>
                <w:lang w:eastAsia="en-IN"/>
              </w:rPr>
            </w:pPr>
            <w:r w:rsidRPr="00D22296">
              <w:rPr>
                <w:lang w:eastAsia="en-IN"/>
              </w:rPr>
              <w:t>Ryerson Audio-Visual Database of Emotional Speech and Song</w:t>
            </w:r>
          </w:p>
        </w:tc>
      </w:tr>
      <w:tr w:rsidR="00362FC6" w:rsidRPr="00076E09" w14:paraId="5DA48CE3" w14:textId="77777777" w:rsidTr="009D2C4F">
        <w:tc>
          <w:tcPr>
            <w:tcW w:w="4814" w:type="dxa"/>
            <w:shd w:val="clear" w:color="auto" w:fill="auto"/>
          </w:tcPr>
          <w:p w14:paraId="3011DDA5" w14:textId="0F0DE30E" w:rsidR="00362FC6" w:rsidRDefault="00362FC6" w:rsidP="002A60F0">
            <w:r>
              <w:t>SAIL</w:t>
            </w:r>
          </w:p>
        </w:tc>
        <w:tc>
          <w:tcPr>
            <w:tcW w:w="4814" w:type="dxa"/>
            <w:shd w:val="clear" w:color="auto" w:fill="auto"/>
          </w:tcPr>
          <w:p w14:paraId="3870E240" w14:textId="0CBDBFED" w:rsidR="00362FC6" w:rsidRPr="00D00CBF" w:rsidRDefault="00362FC6" w:rsidP="00D00CBF">
            <w:pPr>
              <w:rPr>
                <w:lang w:eastAsia="en-IN"/>
              </w:rPr>
            </w:pPr>
            <w:r w:rsidRPr="00B92FA5">
              <w:t>Speech Analysis and Interpretation Laboratory</w:t>
            </w:r>
          </w:p>
        </w:tc>
      </w:tr>
      <w:tr w:rsidR="00D00CBF" w:rsidRPr="00076E09" w14:paraId="208A59C4" w14:textId="77777777" w:rsidTr="009D2C4F">
        <w:tc>
          <w:tcPr>
            <w:tcW w:w="4814" w:type="dxa"/>
            <w:shd w:val="clear" w:color="auto" w:fill="auto"/>
          </w:tcPr>
          <w:p w14:paraId="18A2A94F" w14:textId="58CC5673" w:rsidR="00D00CBF" w:rsidRDefault="00D00CBF" w:rsidP="002A60F0">
            <w:r>
              <w:t>SAL</w:t>
            </w:r>
          </w:p>
        </w:tc>
        <w:tc>
          <w:tcPr>
            <w:tcW w:w="4814" w:type="dxa"/>
            <w:shd w:val="clear" w:color="auto" w:fill="auto"/>
          </w:tcPr>
          <w:p w14:paraId="33460714" w14:textId="702CAE49" w:rsidR="00D00CBF" w:rsidRDefault="00D00CBF" w:rsidP="00D00CBF">
            <w:pPr>
              <w:rPr>
                <w:lang w:eastAsia="en-IN"/>
              </w:rPr>
            </w:pPr>
            <w:r w:rsidRPr="00D00CBF">
              <w:rPr>
                <w:lang w:eastAsia="en-IN"/>
              </w:rPr>
              <w:t>Sensitive Artificial Listener</w:t>
            </w:r>
          </w:p>
        </w:tc>
      </w:tr>
      <w:tr w:rsidR="002A60F0" w:rsidRPr="00076E09" w14:paraId="5ED4B0AA" w14:textId="77777777" w:rsidTr="009D2C4F">
        <w:tc>
          <w:tcPr>
            <w:tcW w:w="4814" w:type="dxa"/>
            <w:shd w:val="clear" w:color="auto" w:fill="auto"/>
          </w:tcPr>
          <w:p w14:paraId="4491F55F" w14:textId="2241ED9C" w:rsidR="002A60F0" w:rsidRDefault="00A12DAC" w:rsidP="002A60F0">
            <w:r>
              <w:t>SFS</w:t>
            </w:r>
          </w:p>
        </w:tc>
        <w:tc>
          <w:tcPr>
            <w:tcW w:w="4814" w:type="dxa"/>
            <w:shd w:val="clear" w:color="auto" w:fill="auto"/>
          </w:tcPr>
          <w:p w14:paraId="2E7F25AA" w14:textId="4C37397D" w:rsidR="002A60F0" w:rsidRDefault="00A12DAC" w:rsidP="002A60F0">
            <w:r>
              <w:rPr>
                <w:lang w:eastAsia="en-IN"/>
              </w:rPr>
              <w:t>S</w:t>
            </w:r>
            <w:r w:rsidRPr="00C042C0">
              <w:rPr>
                <w:lang w:eastAsia="en-IN"/>
              </w:rPr>
              <w:t xml:space="preserve">equential </w:t>
            </w:r>
            <w:r>
              <w:rPr>
                <w:lang w:eastAsia="en-IN"/>
              </w:rPr>
              <w:t>F</w:t>
            </w:r>
            <w:r w:rsidRPr="00C042C0">
              <w:rPr>
                <w:lang w:eastAsia="en-IN"/>
              </w:rPr>
              <w:t xml:space="preserve">orward </w:t>
            </w:r>
            <w:r>
              <w:rPr>
                <w:lang w:eastAsia="en-IN"/>
              </w:rPr>
              <w:t>S</w:t>
            </w:r>
            <w:r w:rsidRPr="00C042C0">
              <w:rPr>
                <w:lang w:eastAsia="en-IN"/>
              </w:rPr>
              <w:t>election</w:t>
            </w:r>
          </w:p>
        </w:tc>
      </w:tr>
      <w:tr w:rsidR="00F753B4" w:rsidRPr="00076E09" w14:paraId="4F54D2BE" w14:textId="77777777" w:rsidTr="009D2C4F">
        <w:tc>
          <w:tcPr>
            <w:tcW w:w="4814" w:type="dxa"/>
            <w:shd w:val="clear" w:color="auto" w:fill="auto"/>
          </w:tcPr>
          <w:p w14:paraId="03CE5C43" w14:textId="04A2428F" w:rsidR="00F753B4" w:rsidRDefault="00F753B4" w:rsidP="002A60F0">
            <w:r>
              <w:t>SSI</w:t>
            </w:r>
          </w:p>
        </w:tc>
        <w:tc>
          <w:tcPr>
            <w:tcW w:w="4814" w:type="dxa"/>
            <w:shd w:val="clear" w:color="auto" w:fill="auto"/>
          </w:tcPr>
          <w:p w14:paraId="1EB6367B" w14:textId="0425967F" w:rsidR="00F753B4" w:rsidRDefault="00F753B4" w:rsidP="002A60F0">
            <w:r w:rsidRPr="00355AAA">
              <w:t>Social Signal Interpretation</w:t>
            </w:r>
          </w:p>
        </w:tc>
      </w:tr>
      <w:tr w:rsidR="002A60F0" w:rsidRPr="00076E09" w14:paraId="2F5E4264" w14:textId="77777777" w:rsidTr="009D2C4F">
        <w:tc>
          <w:tcPr>
            <w:tcW w:w="4814" w:type="dxa"/>
            <w:shd w:val="clear" w:color="auto" w:fill="auto"/>
          </w:tcPr>
          <w:p w14:paraId="782B48C0" w14:textId="68748666" w:rsidR="002A60F0" w:rsidRPr="002A60F0" w:rsidRDefault="002A60F0" w:rsidP="002A60F0">
            <w:r>
              <w:t>SVM</w:t>
            </w:r>
          </w:p>
        </w:tc>
        <w:tc>
          <w:tcPr>
            <w:tcW w:w="4814" w:type="dxa"/>
            <w:shd w:val="clear" w:color="auto" w:fill="auto"/>
          </w:tcPr>
          <w:p w14:paraId="2F92D766" w14:textId="5954DBD5" w:rsidR="002A60F0" w:rsidRPr="002A60F0" w:rsidRDefault="002A60F0" w:rsidP="002A60F0">
            <w:r>
              <w:t>Support Vector Machine</w:t>
            </w:r>
          </w:p>
        </w:tc>
      </w:tr>
    </w:tbl>
    <w:p w14:paraId="16FFC045" w14:textId="4C9B4A79" w:rsidR="009D2C4F" w:rsidRDefault="009D2C4F" w:rsidP="00076E09">
      <w:r>
        <w:br w:type="page"/>
      </w:r>
    </w:p>
    <w:p w14:paraId="7A4457C6" w14:textId="77777777" w:rsidR="00E25BC4" w:rsidRDefault="00E25BC4">
      <w:pPr>
        <w:spacing w:after="160" w:line="259" w:lineRule="auto"/>
        <w:jc w:val="left"/>
      </w:pPr>
    </w:p>
    <w:p w14:paraId="3762F7E1" w14:textId="50196C83" w:rsidR="001D4B23" w:rsidRDefault="001D4B23" w:rsidP="001D4B23">
      <w:pPr>
        <w:pStyle w:val="Heading1"/>
        <w:numPr>
          <w:ilvl w:val="0"/>
          <w:numId w:val="0"/>
        </w:numPr>
      </w:pPr>
      <w:bookmarkStart w:id="4" w:name="_Toc454299"/>
      <w:bookmarkStart w:id="5" w:name="_Toc454715"/>
      <w:bookmarkStart w:id="6" w:name="_Toc459776"/>
      <w:r>
        <w:t>Abstract</w:t>
      </w:r>
      <w:bookmarkEnd w:id="4"/>
      <w:bookmarkEnd w:id="5"/>
      <w:bookmarkEnd w:id="6"/>
    </w:p>
    <w:p w14:paraId="0795C0D9" w14:textId="01552699" w:rsidR="008A5767" w:rsidRPr="008A5767" w:rsidRDefault="008A5767" w:rsidP="008A5767">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r w:rsidR="002B6341">
        <w:t>ly</w:t>
      </w:r>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1713F4A4" w14:textId="77777777" w:rsidR="008A5767" w:rsidRPr="008A5767" w:rsidRDefault="008A5767" w:rsidP="008A5767">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739CE6B5" w14:textId="77777777" w:rsidR="008A5767" w:rsidRPr="008A5767" w:rsidRDefault="008A5767" w:rsidP="008A5767">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34CF26F4" w14:textId="77777777" w:rsidR="00E25BC4" w:rsidRDefault="008A5767" w:rsidP="001D4B23">
      <w:pPr>
        <w:sectPr w:rsidR="00E25BC4" w:rsidSect="009977C6">
          <w:footerReference w:type="default" r:id="rId13"/>
          <w:footerReference w:type="first" r:id="rId14"/>
          <w:pgSz w:w="11906" w:h="16838"/>
          <w:pgMar w:top="1134" w:right="1134" w:bottom="1134" w:left="1134" w:header="708" w:footer="708" w:gutter="0"/>
          <w:pgNumType w:fmt="lowerRoman" w:start="1"/>
          <w:cols w:space="708"/>
          <w:titlePg/>
          <w:docGrid w:linePitch="360"/>
        </w:sectPr>
      </w:pPr>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14309D4A" w14:textId="7F0A2D12" w:rsidR="006E6864" w:rsidRDefault="006E6864" w:rsidP="002078A4">
      <w:pPr>
        <w:pStyle w:val="Heading1"/>
      </w:pPr>
      <w:bookmarkStart w:id="7" w:name="_Toc454300"/>
      <w:bookmarkStart w:id="8" w:name="_Toc454716"/>
      <w:bookmarkStart w:id="9" w:name="_Toc459777"/>
      <w:r w:rsidRPr="006E6864">
        <w:lastRenderedPageBreak/>
        <w:t>Introduction</w:t>
      </w:r>
      <w:bookmarkEnd w:id="7"/>
      <w:bookmarkEnd w:id="8"/>
      <w:bookmarkEnd w:id="9"/>
    </w:p>
    <w:p w14:paraId="68206783" w14:textId="57E9F768"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commentRangeStart w:id="10"/>
      <w:r>
        <w:t xml:space="preserve">While the university does collect feedback in the form of paper-based surveys every semester, it would be inherently difficult to find out the students’ emotions when performing text-based analyses on such collected data </w:t>
      </w:r>
      <w:r w:rsidR="00323F21">
        <w:fldChar w:fldCharType="begin"/>
      </w:r>
      <w:r w:rsidR="00323F21">
        <w:instrText xml:space="preserve"> ADDIN EN.CITE &lt;EndNote&gt;&lt;Cite ExcludeYear="1"&gt;&lt;Author&gt;Mathai&lt;/Author&gt;&lt;RecNum&gt;33&lt;/RecNum&gt;&lt;DisplayText&gt;(Mathai)&lt;/DisplayText&gt;&lt;record&gt;&lt;rec-number&gt;33&lt;/rec-number&gt;&lt;foreign-keys&gt;&lt;key app="EN" db-id="5t5rwspp3fd0t1e9928x05x6s5wzw2wvzszd" timestamp="1549513153"&gt;33&lt;/key&gt;&lt;/foreign-keys&gt;&lt;ref-type name="Journal Article"&gt;17&lt;/ref-type&gt;&lt;contributors&gt;&lt;authors&gt;&lt;author&gt;Mathai, Paul P&lt;/author&gt;&lt;/authors&gt;&lt;/contributors&gt;&lt;titles&gt;&lt;title&gt;A Review on Sentiment Analysis and Text-To-Speech&lt;/title&gt;&lt;/titles&gt;&lt;dates&gt;&lt;/dates&gt;&lt;urls&gt;&lt;/urls&gt;&lt;/record&gt;&lt;/Cite&gt;&lt;/EndNote&gt;</w:instrText>
      </w:r>
      <w:r w:rsidR="00323F21">
        <w:fldChar w:fldCharType="separate"/>
      </w:r>
      <w:r w:rsidR="00323F21">
        <w:rPr>
          <w:noProof/>
        </w:rPr>
        <w:t>(Mathai)</w:t>
      </w:r>
      <w:r w:rsidR="00323F21">
        <w:fldChar w:fldCharType="end"/>
      </w:r>
      <w:r w:rsidR="0003479D">
        <w:t xml:space="preserve"> i</w:t>
      </w:r>
      <w:r>
        <w:t xml:space="preserve">n order to further have a better understanding of the students’ reception expectation for the university’s academic services. </w:t>
      </w:r>
      <w:commentRangeEnd w:id="10"/>
      <w:r w:rsidR="002B6341">
        <w:rPr>
          <w:rStyle w:val="CommentReference"/>
        </w:rPr>
        <w:commentReference w:id="10"/>
      </w:r>
      <w:r>
        <w:t xml:space="preserve">Voice-based analyses, on the other hand, </w:t>
      </w:r>
      <w:r w:rsidR="002B6341">
        <w:t xml:space="preserve">have been </w:t>
      </w:r>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14E64DB8" w14:textId="6549ED4E" w:rsidR="00D22AD2" w:rsidRDefault="00F3417A" w:rsidP="00F3417A">
      <w:r>
        <w:t xml:space="preserve">The focus of this project is, therefore, to apply Voice Emotion Detection technology, </w:t>
      </w:r>
      <w:r w:rsidR="002B6341">
        <w:t xml:space="preserve">combined with the </w:t>
      </w:r>
      <w:r>
        <w:t xml:space="preserve">use of machine learning techniques, </w:t>
      </w:r>
      <w:r w:rsidR="002B6341">
        <w:t>o</w:t>
      </w:r>
      <w:r>
        <w:t xml:space="preserve">n spoken interviews about the university’s academic services to determine students’ emotions with respect to </w:t>
      </w:r>
      <w:r w:rsidR="002B6341">
        <w:t xml:space="preserve">the students’ </w:t>
      </w:r>
      <w:r>
        <w:t xml:space="preserve">answers. </w:t>
      </w:r>
      <w:r w:rsidR="00D22AD2">
        <w:t>This analysis is expected to help the university administration to explore these areas to improve the student life and experience</w:t>
      </w:r>
      <w:r w:rsidR="00D22AD2">
        <w:t xml:space="preserve"> by </w:t>
      </w:r>
      <w:r w:rsidR="00D22AD2" w:rsidRPr="00962556">
        <w:t>find</w:t>
      </w:r>
      <w:r w:rsidR="00D22AD2">
        <w:t>ing</w:t>
      </w:r>
      <w:r w:rsidR="00D22AD2" w:rsidRPr="00962556">
        <w:t xml:space="preserve"> out the acceptance of students towards the conduct of study units like lectures and seminars. Since </w:t>
      </w:r>
      <w:r w:rsidR="00D22AD2">
        <w:t>learning experiences</w:t>
      </w:r>
      <w:r w:rsidR="00D22AD2" w:rsidRPr="00962556">
        <w:t xml:space="preserve"> </w:t>
      </w:r>
      <w:r w:rsidR="00D22AD2">
        <w:t>are</w:t>
      </w:r>
      <w:r w:rsidR="00D22AD2" w:rsidRPr="00962556">
        <w:t xml:space="preserve"> subjective and emotion influenced, emotion analysis </w:t>
      </w:r>
      <w:r w:rsidR="00D22AD2">
        <w:t>may be</w:t>
      </w:r>
      <w:r w:rsidR="00D22AD2" w:rsidRPr="00962556">
        <w:t xml:space="preserve"> beneficial to this area. The results </w:t>
      </w:r>
      <w:r w:rsidR="00D22AD2">
        <w:t>must</w:t>
      </w:r>
      <w:r w:rsidR="00D22AD2" w:rsidRPr="00962556">
        <w:t xml:space="preserve"> be evaluated critically and </w:t>
      </w:r>
      <w:r w:rsidR="00D22AD2">
        <w:t xml:space="preserve">may provide a basis for suggestions </w:t>
      </w:r>
      <w:proofErr w:type="gramStart"/>
      <w:r w:rsidR="00D22AD2">
        <w:t xml:space="preserve">on </w:t>
      </w:r>
      <w:r w:rsidR="00D22AD2">
        <w:t xml:space="preserve"> university</w:t>
      </w:r>
      <w:proofErr w:type="gramEnd"/>
      <w:r w:rsidR="00D22AD2">
        <w:t xml:space="preserve"> improvement measures in future work</w:t>
      </w:r>
      <w:r w:rsidR="00D22AD2" w:rsidRPr="00962556">
        <w:t xml:space="preserve">. </w:t>
      </w:r>
      <w:r w:rsidR="00D22AD2">
        <w:t>However, i</w:t>
      </w:r>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p>
    <w:p w14:paraId="3E2FF5F1" w14:textId="2CB21768" w:rsidR="00F3417A" w:rsidRDefault="00D22AD2" w:rsidP="00F3417A">
      <w:r>
        <w:t>To prepare the voice emotion analysis</w:t>
      </w:r>
      <w:r w:rsidR="00F3417A">
        <w:t xml:space="preserve">, a questionnaire was designed with </w:t>
      </w:r>
      <w:r w:rsidR="00583139">
        <w:t xml:space="preserve">a consideration of </w:t>
      </w:r>
      <w:r w:rsidR="00F3417A">
        <w:t xml:space="preserve">both contextual and psychological aspects </w:t>
      </w:r>
      <w:r w:rsidR="00583139">
        <w:rPr>
          <w:rStyle w:val="CommentReference"/>
        </w:rPr>
        <w:commentReference w:id="11"/>
      </w:r>
      <w:r w:rsidR="00F3417A">
        <w:t xml:space="preserve">to gather students’ feedback on the university’s academic services </w:t>
      </w:r>
      <w:r w:rsidR="00583139">
        <w:t xml:space="preserve">in addition </w:t>
      </w:r>
      <w:r w:rsidR="00F3417A">
        <w:t>to trigger</w:t>
      </w:r>
      <w:r w:rsidR="00583139">
        <w:t>ing</w:t>
      </w:r>
      <w:r w:rsidR="00F3417A">
        <w:t xml:space="preserve"> the students’ emotions </w:t>
      </w:r>
      <w:r w:rsidR="00583139">
        <w:t>in their answers.</w:t>
      </w:r>
      <w:r w:rsidR="00F3417A">
        <w:t xml:space="preserve"> Data</w:t>
      </w:r>
      <w:r w:rsidR="00583139">
        <w:t xml:space="preserve"> </w:t>
      </w:r>
      <w:r w:rsidR="00F3417A">
        <w:t>p</w:t>
      </w:r>
      <w:r w:rsidR="00583139">
        <w:t>rep</w:t>
      </w:r>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77777777" w:rsidR="00F3417A" w:rsidRDefault="00F3417A" w:rsidP="00F3417A">
      <w:r>
        <w:t>This thesis is divided into the following chapters:</w:t>
      </w:r>
    </w:p>
    <w:p w14:paraId="43914E9C" w14:textId="77777777" w:rsidR="00F3417A" w:rsidRDefault="00F3417A" w:rsidP="00F3417A">
      <w:pPr>
        <w:pStyle w:val="ListParagraph"/>
        <w:numPr>
          <w:ilvl w:val="0"/>
          <w:numId w:val="11"/>
        </w:numPr>
      </w:pPr>
      <w:commentRangeStart w:id="12"/>
      <w:r>
        <w:t>Chapter 2 states the aim and motivation of the project.</w:t>
      </w:r>
    </w:p>
    <w:p w14:paraId="388185B9" w14:textId="77777777" w:rsidR="00F3417A" w:rsidRDefault="00F3417A" w:rsidP="00F3417A">
      <w:pPr>
        <w:pStyle w:val="ListParagraph"/>
        <w:numPr>
          <w:ilvl w:val="0"/>
          <w:numId w:val="11"/>
        </w:numPr>
      </w:pPr>
      <w:r>
        <w:t>Chapter 3 provides a review of the literature related to Voice Emotion Detection.</w:t>
      </w:r>
    </w:p>
    <w:p w14:paraId="5BF3D5E2" w14:textId="4738C6A6" w:rsidR="00F3417A" w:rsidRDefault="00F3417A" w:rsidP="00F3417A">
      <w:pPr>
        <w:pStyle w:val="ListParagraph"/>
        <w:numPr>
          <w:ilvl w:val="0"/>
          <w:numId w:val="11"/>
        </w:numPr>
      </w:pPr>
      <w:r>
        <w:lastRenderedPageBreak/>
        <w:t>Chapter 4 outlines the work carried out in the project, including the questionnaire design, interview process, data</w:t>
      </w:r>
      <w:r w:rsidR="00D74C6A">
        <w:t xml:space="preserve"> pre</w:t>
      </w:r>
      <w:r>
        <w:t>processing of interview audio files, feature extraction and classification of the emotions.</w:t>
      </w:r>
    </w:p>
    <w:p w14:paraId="34612A7A" w14:textId="6829AE49" w:rsidR="00F3417A" w:rsidRDefault="00F3417A" w:rsidP="00F3417A">
      <w:pPr>
        <w:pStyle w:val="ListParagraph"/>
        <w:numPr>
          <w:ilvl w:val="0"/>
          <w:numId w:val="11"/>
        </w:numPr>
      </w:pPr>
      <w:r>
        <w:t>Chapter 5 covers the results including both predict</w:t>
      </w:r>
      <w:r w:rsidR="00D74C6A">
        <w:t>ed</w:t>
      </w:r>
      <w:r>
        <w:t xml:space="preserve"> and academic analyses.</w:t>
      </w:r>
    </w:p>
    <w:p w14:paraId="0EA748F7" w14:textId="77777777" w:rsidR="00F3417A" w:rsidRDefault="00F3417A" w:rsidP="00F3417A">
      <w:pPr>
        <w:pStyle w:val="ListParagraph"/>
        <w:numPr>
          <w:ilvl w:val="0"/>
          <w:numId w:val="11"/>
        </w:numPr>
      </w:pPr>
      <w:r>
        <w:t>Chapter 6 discusses the challenges and limitations of the project.</w:t>
      </w:r>
    </w:p>
    <w:p w14:paraId="00D8A1AA" w14:textId="22101A83" w:rsidR="00F064FC" w:rsidRDefault="00F3417A" w:rsidP="00F3417A">
      <w:pPr>
        <w:pStyle w:val="ListParagraph"/>
        <w:numPr>
          <w:ilvl w:val="0"/>
          <w:numId w:val="11"/>
        </w:numPr>
      </w:pPr>
      <w:r>
        <w:t xml:space="preserve">Chapter 7 </w:t>
      </w:r>
      <w:r w:rsidR="00D74C6A">
        <w:t xml:space="preserve">provides </w:t>
      </w:r>
      <w:r>
        <w:t>conclusions on the research and di</w:t>
      </w:r>
      <w:commentRangeEnd w:id="12"/>
      <w:r w:rsidR="00D74C6A">
        <w:rPr>
          <w:rStyle w:val="CommentReference"/>
        </w:rPr>
        <w:commentReference w:id="12"/>
      </w:r>
      <w:r>
        <w:t>scusses possible future works.</w:t>
      </w:r>
    </w:p>
    <w:p w14:paraId="64205572" w14:textId="0289B4D7" w:rsidR="00F3417A" w:rsidRDefault="00F3417A" w:rsidP="00F064FC">
      <w:pPr>
        <w:spacing w:after="160" w:line="259" w:lineRule="auto"/>
        <w:jc w:val="left"/>
      </w:pPr>
    </w:p>
    <w:p w14:paraId="15B4A0F3" w14:textId="1BA2742A" w:rsidR="00534BF8" w:rsidRPr="00534BF8" w:rsidRDefault="00534BF8" w:rsidP="00534BF8"/>
    <w:p w14:paraId="012E4846" w14:textId="3A4F0DA4" w:rsidR="006E6864" w:rsidRPr="006E6864" w:rsidRDefault="006E6864" w:rsidP="002078A4">
      <w:pPr>
        <w:pStyle w:val="Heading1"/>
      </w:pPr>
      <w:bookmarkStart w:id="13" w:name="_Toc454303"/>
      <w:bookmarkStart w:id="14" w:name="_Toc454719"/>
      <w:bookmarkStart w:id="15" w:name="_Toc459780"/>
      <w:r w:rsidRPr="006E6864">
        <w:t>Literature Review</w:t>
      </w:r>
      <w:bookmarkEnd w:id="13"/>
      <w:bookmarkEnd w:id="14"/>
      <w:bookmarkEnd w:id="15"/>
    </w:p>
    <w:p w14:paraId="67975AED" w14:textId="3685369E" w:rsidR="006E6864" w:rsidRDefault="006E6864" w:rsidP="00061F8D">
      <w:pPr>
        <w:pStyle w:val="Heading2"/>
      </w:pPr>
      <w:bookmarkStart w:id="16" w:name="_Toc454304"/>
      <w:bookmarkStart w:id="17" w:name="_Toc454720"/>
      <w:bookmarkStart w:id="18" w:name="_Toc459781"/>
      <w:r w:rsidRPr="004B0871">
        <w:t>Technical</w:t>
      </w:r>
      <w:r w:rsidRPr="006E6864">
        <w:t xml:space="preserve"> Review</w:t>
      </w:r>
      <w:bookmarkEnd w:id="16"/>
      <w:bookmarkEnd w:id="17"/>
      <w:bookmarkEnd w:id="18"/>
    </w:p>
    <w:p w14:paraId="6BD6C4DC" w14:textId="77777777" w:rsidR="00AA6274" w:rsidRDefault="00AA6274" w:rsidP="00AA6274">
      <w:pPr>
        <w:pStyle w:val="Heading3"/>
        <w:numPr>
          <w:ilvl w:val="2"/>
          <w:numId w:val="65"/>
        </w:numPr>
        <w:ind w:left="0"/>
      </w:pPr>
      <w:bookmarkStart w:id="19" w:name="_Toc459784"/>
      <w:bookmarkStart w:id="20" w:name="_Toc454723"/>
      <w:bookmarkStart w:id="21" w:name="_Toc454307"/>
      <w:r>
        <w:t>Emotion Models</w:t>
      </w:r>
      <w:bookmarkEnd w:id="19"/>
      <w:bookmarkEnd w:id="20"/>
      <w:bookmarkEnd w:id="21"/>
    </w:p>
    <w:p w14:paraId="294B1FD6" w14:textId="77777777" w:rsidR="00AA6274" w:rsidRDefault="00AA6274" w:rsidP="00AA6274">
      <w:r>
        <w:t xml:space="preserve">Voice emotion detection strives to predict human </w:t>
      </w:r>
      <w:proofErr w:type="gramStart"/>
      <w:r>
        <w:t>emotions,</w:t>
      </w:r>
      <w:proofErr w:type="gramEnd"/>
      <w:r>
        <w:t xml:space="preserve"> therefore it is necessary to define both nature and description techniques of emotion specifications.</w:t>
      </w:r>
    </w:p>
    <w:p w14:paraId="42112E95" w14:textId="4442E2A4" w:rsidR="00AA6274" w:rsidRDefault="00AA6274" w:rsidP="00AA6274">
      <w:r>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2834DBCD" w14:textId="77777777" w:rsidR="00AA6274" w:rsidRDefault="00AA6274" w:rsidP="00AA6274">
      <w:r>
        <w: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0EE120DE" w14:textId="77777777" w:rsidR="00AA6274" w:rsidRDefault="00AA6274" w:rsidP="00AA6274">
      <w:r>
        <w:t xml:space="preserve">Emotions may be separated by various characteristics, such as the individual’s appraisal, precedent actions and circumstances, reaction, physiology and expression, e.g. in form of voice or facial </w:t>
      </w:r>
      <w:r>
        <w:lastRenderedPageBreak/>
        <w:t>expression (Ekman 1992). To segment combinations of these characteristics, emotions may be 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9F43DD4" w14:textId="6DB68C82" w:rsidR="00AA6274" w:rsidRPr="00AA6274" w:rsidRDefault="00AA6274" w:rsidP="00AA6274">
      <w:r>
        <w:t xml:space="preserve">Emotions are not always described in distinct </w:t>
      </w:r>
      <w:proofErr w:type="gramStart"/>
      <w:r>
        <w:t>classes, but</w:t>
      </w:r>
      <w:proofErr w:type="gramEnd"/>
      <w:r>
        <w:t xml:space="preserve">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688AF342" w14:textId="3D00340E" w:rsidR="004B0871" w:rsidRDefault="004B0871" w:rsidP="008252AA">
      <w:pPr>
        <w:pStyle w:val="Heading3"/>
      </w:pPr>
      <w:bookmarkStart w:id="22" w:name="_Toc454306"/>
      <w:bookmarkStart w:id="23" w:name="_Toc454722"/>
      <w:bookmarkStart w:id="24" w:name="_Toc459783"/>
      <w:r w:rsidRPr="004B0871">
        <w:t>Features</w:t>
      </w:r>
      <w:bookmarkEnd w:id="22"/>
      <w:bookmarkEnd w:id="23"/>
      <w:bookmarkEnd w:id="24"/>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proofErr w:type="spellStart"/>
      <w:r w:rsidRPr="00C042C0">
        <w:rPr>
          <w:lang w:eastAsia="en-IN"/>
        </w:rPr>
        <w:t>ms.</w:t>
      </w:r>
      <w:proofErr w:type="spellEnd"/>
      <w:r w:rsidRPr="00C042C0">
        <w:rPr>
          <w:lang w:eastAsia="en-IN"/>
        </w:rPr>
        <w:t xml:space="preserve"> (Vogt 2010). Long-term dimensions form means, maximums, minimums and other statistical functions in longer time frames, since the produced suprasegmental observations often lead to more interesting results in this field. Generating new </w:t>
      </w:r>
      <w:r w:rsidRPr="00C042C0">
        <w:rPr>
          <w:lang w:eastAsia="en-IN"/>
        </w:rPr>
        <w:lastRenderedPageBreak/>
        <w:t>features through the application of statistical functions may on the one hand add information to the 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5DD027FA"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w:t>
      </w:r>
      <w:proofErr w:type="spellStart"/>
      <w:r w:rsidRPr="00C042C0">
        <w:rPr>
          <w:lang w:eastAsia="en-IN"/>
        </w:rPr>
        <w:t>Biersack</w:t>
      </w:r>
      <w:proofErr w:type="spellEnd"/>
      <w:r w:rsidRPr="00C042C0">
        <w:rPr>
          <w:lang w:eastAsia="en-IN"/>
        </w:rPr>
        <w:t xml:space="preserve"> and Kempe 2005, </w:t>
      </w:r>
      <w:proofErr w:type="spellStart"/>
      <w:r w:rsidRPr="00C042C0">
        <w:rPr>
          <w:lang w:eastAsia="en-IN"/>
        </w:rPr>
        <w:t>Waaramaa</w:t>
      </w:r>
      <w:proofErr w:type="spellEnd"/>
      <w:r w:rsidRPr="00C042C0">
        <w:rPr>
          <w:lang w:eastAsia="en-IN"/>
        </w:rPr>
        <w:t xml:space="preserve">, </w:t>
      </w:r>
      <w:proofErr w:type="spellStart"/>
      <w:r w:rsidRPr="00C042C0">
        <w:rPr>
          <w:lang w:eastAsia="en-IN"/>
        </w:rPr>
        <w:t>Alku</w:t>
      </w:r>
      <w:proofErr w:type="spellEnd"/>
      <w:r w:rsidRPr="00C042C0">
        <w:rPr>
          <w:lang w:eastAsia="en-IN"/>
        </w:rPr>
        <w:t xml:space="preserve">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 xml:space="preserve">The feature of </w:t>
      </w:r>
      <w:proofErr w:type="spellStart"/>
      <w:r w:rsidRPr="00C042C0">
        <w:rPr>
          <w:lang w:eastAsia="en-IN"/>
        </w:rPr>
        <w:t>mel</w:t>
      </w:r>
      <w:proofErr w:type="spellEnd"/>
      <w:r w:rsidRPr="00C042C0">
        <w:rPr>
          <w:lang w:eastAsia="en-IN"/>
        </w:rPr>
        <w:t xml:space="preserve">-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w:t>
      </w:r>
      <w:proofErr w:type="spellStart"/>
      <w:r w:rsidRPr="00C042C0">
        <w:rPr>
          <w:lang w:eastAsia="en-IN"/>
        </w:rPr>
        <w:t>cepstrum</w:t>
      </w:r>
      <w:proofErr w:type="spellEnd"/>
      <w:r w:rsidRPr="00C042C0">
        <w:rPr>
          <w:lang w:eastAsia="en-IN"/>
        </w:rPr>
        <w:t xml:space="preserve"> using a </w:t>
      </w:r>
      <w:r w:rsidRPr="00C042C0">
        <w:rPr>
          <w:lang w:eastAsia="en-IN"/>
        </w:rPr>
        <w:lastRenderedPageBreak/>
        <w:t xml:space="preserve">discrete cosine transform (DCT). The amplitudes of the generated </w:t>
      </w:r>
      <w:proofErr w:type="spellStart"/>
      <w:r w:rsidRPr="00C042C0">
        <w:rPr>
          <w:lang w:eastAsia="en-IN"/>
        </w:rPr>
        <w:t>cepstrum</w:t>
      </w:r>
      <w:proofErr w:type="spellEnd"/>
      <w:r w:rsidRPr="00C042C0">
        <w:rPr>
          <w:lang w:eastAsia="en-IN"/>
        </w:rPr>
        <w:t xml:space="preserve">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t>Wavelet transformations as features can represent a functional transformation of a signal, such as in the Fourier transformation (</w:t>
      </w:r>
      <w:proofErr w:type="spellStart"/>
      <w:r w:rsidRPr="00C042C0">
        <w:rPr>
          <w:lang w:eastAsia="en-IN"/>
        </w:rPr>
        <w:t>Daubechies</w:t>
      </w:r>
      <w:proofErr w:type="spellEnd"/>
      <w:r w:rsidRPr="00C042C0">
        <w:rPr>
          <w:lang w:eastAsia="en-IN"/>
        </w:rPr>
        <w:t xml:space="preserve"> 1992). Typically used wavelets termed “mother-wavelets” are </w:t>
      </w:r>
      <w:proofErr w:type="spellStart"/>
      <w:r w:rsidRPr="00C042C0">
        <w:rPr>
          <w:lang w:eastAsia="en-IN"/>
        </w:rPr>
        <w:t>Haar</w:t>
      </w:r>
      <w:proofErr w:type="spellEnd"/>
      <w:r w:rsidRPr="00C042C0">
        <w:rPr>
          <w:lang w:eastAsia="en-IN"/>
        </w:rPr>
        <w:t xml:space="preserve">-, </w:t>
      </w:r>
      <w:proofErr w:type="spellStart"/>
      <w:r w:rsidRPr="00C042C0">
        <w:rPr>
          <w:lang w:eastAsia="en-IN"/>
        </w:rPr>
        <w:t>Daubechies</w:t>
      </w:r>
      <w:proofErr w:type="spellEnd"/>
      <w:r w:rsidRPr="00C042C0">
        <w:rPr>
          <w:lang w:eastAsia="en-IN"/>
        </w:rPr>
        <w:t>-,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59D9B682" w14:textId="0504B62C" w:rsidR="009E56AA" w:rsidRDefault="009E56AA" w:rsidP="009E56AA">
      <w:pPr>
        <w:pStyle w:val="Heading3"/>
      </w:pPr>
      <w:r w:rsidRPr="004B0871">
        <w:lastRenderedPageBreak/>
        <w:t>Voice Emotion Databases</w:t>
      </w:r>
    </w:p>
    <w:p w14:paraId="103B6E20" w14:textId="734B1C32" w:rsidR="009E56AA" w:rsidRPr="008B5C58" w:rsidRDefault="009E56AA" w:rsidP="009E56AA">
      <w:r>
        <w:t>T</w:t>
      </w:r>
      <w:r w:rsidRPr="008B5C58">
        <w:t>here are several databases available for voice emotion detection in different languages (English, German, French, Chinese, Spanish, etc.)</w:t>
      </w:r>
      <w:r w:rsidR="001D2887">
        <w:t>.</w:t>
      </w:r>
      <w:r w:rsidRPr="008B5C58">
        <w:t xml:space="preserve"> </w:t>
      </w:r>
      <w:r w:rsidR="001D2887">
        <w:rPr>
          <w:rStyle w:val="CommentReference"/>
        </w:rPr>
        <w:commentReference w:id="25"/>
      </w:r>
      <w:r w:rsidRPr="008B5C58">
        <w:t>Also, some database</w:t>
      </w:r>
      <w:r w:rsidR="00655590">
        <w:t xml:space="preserve"> voices</w:t>
      </w:r>
      <w:r w:rsidRPr="008B5C58">
        <w:t xml:space="preserve"> are </w:t>
      </w:r>
      <w:r w:rsidR="00655590">
        <w:t xml:space="preserve">recorded </w:t>
      </w:r>
      <w:r w:rsidRPr="008B5C58">
        <w:t>in multi</w:t>
      </w:r>
      <w:r w:rsidR="001D2887">
        <w:t xml:space="preserve">ple </w:t>
      </w:r>
      <w:r w:rsidRPr="008B5C58">
        <w:t>language</w:t>
      </w:r>
      <w:r w:rsidR="001D2887">
        <w:t>s</w:t>
      </w:r>
      <w:r w:rsidRPr="008B5C58">
        <w:t xml:space="preserve"> like voice material in databases recorded at a luggage belt of Geneva Airport (Scherer and Ceschi, 1997). Most of these databases </w:t>
      </w:r>
      <w:r w:rsidR="001D2887">
        <w:t>comprise</w:t>
      </w:r>
      <w:r w:rsidRPr="008B5C58">
        <w:t xml:space="preserve"> voices with different emotions from professional actors in </w:t>
      </w:r>
      <w:r w:rsidR="001D2887">
        <w:t xml:space="preserve">their </w:t>
      </w:r>
      <w:r w:rsidRPr="008B5C58">
        <w:t xml:space="preserve">respective languages and </w:t>
      </w:r>
      <w:r w:rsidR="001D2887">
        <w:t xml:space="preserve">a </w:t>
      </w:r>
      <w:r w:rsidRPr="008B5C58">
        <w:t xml:space="preserve">few databases </w:t>
      </w:r>
      <w:r w:rsidR="001D2887">
        <w:t>contain</w:t>
      </w:r>
      <w:r w:rsidRPr="008B5C58">
        <w:t xml:space="preserve"> natural voices which are recorded in different scenarios like stress during amusement park roller-coaster</w:t>
      </w:r>
      <w:r w:rsidR="001D2887">
        <w:t xml:space="preserve"> rides</w:t>
      </w:r>
      <w:r w:rsidRPr="008B5C58">
        <w:t xml:space="preserve">, </w:t>
      </w:r>
      <w:r w:rsidR="001D2887">
        <w:t>flights in</w:t>
      </w:r>
      <w:r w:rsidR="001D2887">
        <w:t xml:space="preserve"> </w:t>
      </w:r>
      <w:r w:rsidRPr="008B5C58">
        <w:t>helicopter cockpit</w:t>
      </w:r>
      <w:r w:rsidR="001D2887">
        <w:t>s</w:t>
      </w:r>
      <w:r w:rsidRPr="008B5C58">
        <w:t xml:space="preserve"> etc. The most common emotions available in these databases are anger, sadness, happiness, fear, disgust, joy, surprise, boredom, stress, etc.</w:t>
      </w:r>
    </w:p>
    <w:p w14:paraId="52FC6D62" w14:textId="77777777" w:rsidR="009E56AA" w:rsidRPr="00B92FA5" w:rsidRDefault="009E56AA" w:rsidP="009E56AA">
      <w:r w:rsidRPr="00B92FA5">
        <w:t>Some famous databases are:</w:t>
      </w:r>
    </w:p>
    <w:p w14:paraId="38FD2570" w14:textId="3B568EA1" w:rsidR="009E56AA" w:rsidRDefault="009E56AA" w:rsidP="009E56AA">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w:t>
      </w:r>
      <w:r w:rsidR="00655590">
        <w:t>s, namely</w:t>
      </w:r>
      <w:r>
        <w:t xml:space="preserve"> ‘Kids are talking by the door’ and ‘Dogs are sitting by the door’</w:t>
      </w:r>
      <w:r w:rsidR="00655590">
        <w:t>,</w:t>
      </w:r>
      <w:r>
        <w:t xml:space="preserve"> are used to show different </w:t>
      </w:r>
      <w:proofErr w:type="spellStart"/>
      <w:proofErr w:type="gramStart"/>
      <w:r>
        <w:t>emotions</w:t>
      </w:r>
      <w:r w:rsidR="00655590">
        <w:t>.The</w:t>
      </w:r>
      <w:proofErr w:type="spellEnd"/>
      <w:proofErr w:type="gramEnd"/>
      <w:r w:rsidR="00655590">
        <w:t xml:space="preserve"> voices were </w:t>
      </w:r>
      <w:r>
        <w:t>record</w:t>
      </w:r>
      <w:r w:rsidR="00655590">
        <w:t>ed</w:t>
      </w:r>
      <w:r>
        <w:t xml:space="preserve"> are in </w:t>
      </w:r>
      <w:r w:rsidR="00655590">
        <w:t>a</w:t>
      </w:r>
      <w:r w:rsidR="00655590">
        <w:t xml:space="preserve"> </w:t>
      </w:r>
      <w:r>
        <w:t>professional recording studio at Ryerson University. It contains voices of 24 professional actors (12</w:t>
      </w:r>
      <w:r w:rsidR="00655590">
        <w:t xml:space="preserve"> </w:t>
      </w:r>
      <w:r>
        <w:t>female</w:t>
      </w:r>
      <w:r w:rsidR="00655590">
        <w:t xml:space="preserve"> actors </w:t>
      </w:r>
      <w:proofErr w:type="gramStart"/>
      <w:r w:rsidR="00655590">
        <w:t xml:space="preserve">and </w:t>
      </w:r>
      <w:r>
        <w:t>,</w:t>
      </w:r>
      <w:proofErr w:type="gramEnd"/>
      <w:r>
        <w:t xml:space="preserve"> 12</w:t>
      </w:r>
      <w:r w:rsidR="00655590">
        <w:t xml:space="preserve"> </w:t>
      </w:r>
      <w:r>
        <w:t>male</w:t>
      </w:r>
      <w:r w:rsidR="00655590">
        <w:t xml:space="preserve"> actors</w:t>
      </w:r>
      <w:r>
        <w:t>) in speech and song format with two different intensit</w:t>
      </w:r>
      <w:r w:rsidR="00655590">
        <w:t>ies</w:t>
      </w:r>
      <w:r>
        <w:t xml:space="preserve">, ‘neutral’ &amp; ‘strong’. The actors produced 104 distinct vocalizations </w:t>
      </w:r>
      <w:r w:rsidR="00655590">
        <w:t xml:space="preserve">consisting of 60 </w:t>
      </w:r>
      <w:r>
        <w:t>spoken utterances</w:t>
      </w:r>
      <w:r w:rsidR="00655590">
        <w:t xml:space="preserve"> and 44 </w:t>
      </w:r>
      <w:r>
        <w:t xml:space="preserve">sung utterances. The recordings are </w:t>
      </w:r>
      <w:r w:rsidR="00655590">
        <w:t>conducted</w:t>
      </w:r>
      <w:r>
        <w:t xml:space="preserve"> in 3 different mode</w:t>
      </w:r>
      <w:r w:rsidR="00655590">
        <w:t>s -</w:t>
      </w:r>
      <w:r>
        <w:t xml:space="preserve"> </w:t>
      </w:r>
      <w:r w:rsidR="00655590">
        <w:t>“</w:t>
      </w:r>
      <w:r>
        <w:t>Audio-video</w:t>
      </w:r>
      <w:r w:rsidR="00655590">
        <w:t>”</w:t>
      </w:r>
      <w:r>
        <w:t xml:space="preserve">, </w:t>
      </w:r>
      <w:r w:rsidR="00655590">
        <w:t>“</w:t>
      </w:r>
      <w:r>
        <w:t>audio only</w:t>
      </w:r>
      <w:r w:rsidR="00655590">
        <w:t>”</w:t>
      </w:r>
      <w:r>
        <w:t xml:space="preserve"> </w:t>
      </w:r>
      <w:r w:rsidR="00655590">
        <w:t>and</w:t>
      </w:r>
      <w:r>
        <w:t xml:space="preserve"> </w:t>
      </w:r>
      <w:r w:rsidR="00655590">
        <w:t>“</w:t>
      </w:r>
      <w:r>
        <w:t>video only</w:t>
      </w:r>
      <w:r w:rsidR="00655590">
        <w:t>”</w:t>
      </w:r>
      <w:r>
        <w:t xml:space="preserve">. </w:t>
      </w:r>
      <w:r w:rsidR="00655590">
        <w:t>The database</w:t>
      </w:r>
      <w:r>
        <w:t xml:space="preserve"> contains 7</w:t>
      </w:r>
      <w:r w:rsidR="00655590">
        <w:t>,</w:t>
      </w:r>
      <w:r>
        <w:t xml:space="preserve">356 </w:t>
      </w:r>
      <w:proofErr w:type="gramStart"/>
      <w:r>
        <w:t xml:space="preserve">recordings </w:t>
      </w:r>
      <w:r w:rsidR="001465AF">
        <w:t>,</w:t>
      </w:r>
      <w:proofErr w:type="gramEnd"/>
      <w:r w:rsidR="001465AF">
        <w:t xml:space="preserve"> built from 4,320 </w:t>
      </w:r>
      <w:r>
        <w:t xml:space="preserve">speech recordings </w:t>
      </w:r>
      <w:r w:rsidR="001465AF">
        <w:t>a</w:t>
      </w:r>
      <w:r w:rsidR="001465AF">
        <w:t xml:space="preserve">nd 3,036 </w:t>
      </w:r>
      <w:r>
        <w:t>song recordings. The recorded emotions are neutral, calm, happy, sad, angry, fearful, disgust and surprised.</w:t>
      </w:r>
    </w:p>
    <w:p w14:paraId="6292158C" w14:textId="21583E51" w:rsidR="009E56AA" w:rsidRPr="00B92FA5" w:rsidRDefault="00D22296" w:rsidP="009E56AA">
      <w:pPr>
        <w:numPr>
          <w:ilvl w:val="0"/>
          <w:numId w:val="12"/>
        </w:numPr>
      </w:pPr>
      <w:r w:rsidRPr="00B92FA5">
        <w:t>Interactive emotional dyadic motion capture</w:t>
      </w:r>
      <w:r>
        <w:t xml:space="preserve"> </w:t>
      </w:r>
      <w:r>
        <w:rPr>
          <w:b/>
        </w:rPr>
        <w:t>(</w:t>
      </w:r>
      <w:proofErr w:type="gramStart"/>
      <w:r w:rsidRPr="00B92FA5">
        <w:rPr>
          <w:b/>
        </w:rPr>
        <w:t>IEMOCAP</w:t>
      </w:r>
      <w:r>
        <w:rPr>
          <w:b/>
        </w:rPr>
        <w:t>)</w:t>
      </w:r>
      <w:r w:rsidRPr="00B92FA5">
        <w:t xml:space="preserve">  Database</w:t>
      </w:r>
      <w:proofErr w:type="gramEnd"/>
      <w:r w:rsidRPr="00B92FA5">
        <w:rPr>
          <w:b/>
        </w:rPr>
        <w:t xml:space="preserve"> </w:t>
      </w:r>
      <w:r w:rsidR="009E56AA" w:rsidRPr="00B92FA5">
        <w:t>(</w:t>
      </w:r>
      <w:proofErr w:type="spellStart"/>
      <w:r w:rsidR="009E56AA" w:rsidRPr="00B92FA5">
        <w:t>Busso</w:t>
      </w:r>
      <w:proofErr w:type="spellEnd"/>
      <w:r w:rsidR="009E56AA" w:rsidRPr="00B92FA5">
        <w:t xml:space="preserve"> et al. 2008): This database is available in English language and recorded at the Speech Analysis and Interpretation Laboratory (SAIL) at the University of Southern California. It contains audio-visual recordings of 10 professional actors (five female</w:t>
      </w:r>
      <w:r w:rsidR="001465AF">
        <w:t xml:space="preserve"> a</w:t>
      </w:r>
      <w:r w:rsidR="001465AF">
        <w:t>ctors</w:t>
      </w:r>
      <w:r w:rsidR="009E56AA" w:rsidRPr="00B92FA5">
        <w:t>, five male</w:t>
      </w:r>
      <w:r w:rsidR="001465AF">
        <w:t xml:space="preserve"> actors</w:t>
      </w:r>
      <w:r w:rsidR="009E56AA" w:rsidRPr="00B92FA5">
        <w:t>) in dyadic sessions</w:t>
      </w:r>
      <w:r w:rsidR="001465AF">
        <w:t xml:space="preserve">. Additionally, </w:t>
      </w:r>
      <w:r w:rsidR="009E56AA" w:rsidRPr="00B92FA5">
        <w:t xml:space="preserve">facial expression and hand movement were recorded. </w:t>
      </w:r>
      <w:r w:rsidR="001465AF">
        <w:t>The database</w:t>
      </w:r>
      <w:r w:rsidR="009E56AA" w:rsidRPr="00B92FA5">
        <w:t xml:space="preserve"> </w:t>
      </w:r>
      <w:r w:rsidR="001465AF">
        <w:t>contains</w:t>
      </w:r>
      <w:r w:rsidR="009E56AA" w:rsidRPr="00B92FA5">
        <w:t xml:space="preserve"> approx</w:t>
      </w:r>
      <w:r w:rsidR="001465AF">
        <w:t>imately</w:t>
      </w:r>
      <w:r w:rsidR="009E56AA" w:rsidRPr="00B92FA5">
        <w:t xml:space="preserve"> 12 hours of data with 10,039 utterances (scripted: 5,255 &amp; spontaneous: 4,784) and the average duration of utterances is 4.5 seconds with </w:t>
      </w:r>
      <w:r w:rsidR="001465AF">
        <w:t xml:space="preserve">an </w:t>
      </w:r>
      <w:r w:rsidR="009E56AA" w:rsidRPr="00B92FA5">
        <w:t>average</w:t>
      </w:r>
      <w:r w:rsidR="001465AF">
        <w:t xml:space="preserve"> length</w:t>
      </w:r>
      <w:r w:rsidR="009E56AA" w:rsidRPr="00B92FA5">
        <w:t xml:space="preserve"> </w:t>
      </w:r>
      <w:r w:rsidR="001465AF">
        <w:t>o</w:t>
      </w:r>
      <w:r w:rsidR="001465AF">
        <w:t xml:space="preserve">f </w:t>
      </w:r>
      <w:r w:rsidR="009E56AA" w:rsidRPr="00B92FA5">
        <w:t xml:space="preserve">11 words in each utterance. The </w:t>
      </w:r>
      <w:r w:rsidR="001465AF" w:rsidRPr="00B92FA5">
        <w:t xml:space="preserve">recorded </w:t>
      </w:r>
      <w:r w:rsidR="009E56AA" w:rsidRPr="00B92FA5">
        <w:t xml:space="preserve">emotions are </w:t>
      </w:r>
      <w:r w:rsidR="001465AF">
        <w:t>“</w:t>
      </w:r>
      <w:r w:rsidR="009E56AA" w:rsidRPr="00B92FA5">
        <w:t>anger</w:t>
      </w:r>
      <w:r w:rsidR="001465AF">
        <w:t>”</w:t>
      </w:r>
      <w:r w:rsidR="009E56AA" w:rsidRPr="00B92FA5">
        <w:t xml:space="preserve">, </w:t>
      </w:r>
      <w:r w:rsidR="001465AF">
        <w:t>“</w:t>
      </w:r>
      <w:r w:rsidR="009E56AA" w:rsidRPr="00B92FA5">
        <w:t>frustration</w:t>
      </w:r>
      <w:r w:rsidR="001465AF">
        <w:t>”</w:t>
      </w:r>
      <w:r w:rsidR="009E56AA" w:rsidRPr="00B92FA5">
        <w:t xml:space="preserve">, </w:t>
      </w:r>
      <w:r w:rsidR="001465AF">
        <w:t>“</w:t>
      </w:r>
      <w:r w:rsidR="009E56AA" w:rsidRPr="00B92FA5">
        <w:t>happiness</w:t>
      </w:r>
      <w:r w:rsidR="001465AF">
        <w:t>”</w:t>
      </w:r>
      <w:r w:rsidR="009E56AA" w:rsidRPr="00B92FA5">
        <w:t xml:space="preserve">, </w:t>
      </w:r>
      <w:r w:rsidR="001465AF">
        <w:t>“</w:t>
      </w:r>
      <w:r w:rsidR="009E56AA" w:rsidRPr="00B92FA5">
        <w:t>sadness</w:t>
      </w:r>
      <w:r w:rsidR="001465AF">
        <w:t>”</w:t>
      </w:r>
      <w:r w:rsidR="009E56AA" w:rsidRPr="00B92FA5">
        <w:t xml:space="preserve"> and </w:t>
      </w:r>
      <w:r w:rsidR="001465AF">
        <w:t>“</w:t>
      </w:r>
      <w:r w:rsidR="009E56AA" w:rsidRPr="00B92FA5">
        <w:t>neutral</w:t>
      </w:r>
      <w:r w:rsidR="001465AF">
        <w:t>”</w:t>
      </w:r>
      <w:r w:rsidR="009E56AA" w:rsidRPr="00B92FA5">
        <w:t>.</w:t>
      </w:r>
    </w:p>
    <w:p w14:paraId="1951903A" w14:textId="07027D91" w:rsidR="009E56AA" w:rsidRPr="00B92FA5" w:rsidRDefault="009E56AA" w:rsidP="009E56AA">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w:t>
      </w:r>
      <w:r w:rsidR="001465AF">
        <w:t>imately</w:t>
      </w:r>
      <w:r w:rsidRPr="00B92FA5">
        <w:t xml:space="preserve"> 800 utterances and contains short and long sentences. </w:t>
      </w:r>
      <w:r w:rsidR="001465AF">
        <w:t>It contain</w:t>
      </w:r>
      <w:commentRangeStart w:id="26"/>
      <w:r w:rsidR="001465AF">
        <w:t>s</w:t>
      </w:r>
      <w:r w:rsidR="004958C0">
        <w:t xml:space="preserve"> </w:t>
      </w:r>
      <w:commentRangeEnd w:id="26"/>
      <w:r w:rsidR="001465AF">
        <w:rPr>
          <w:rStyle w:val="CommentReference"/>
        </w:rPr>
        <w:commentReference w:id="26"/>
      </w:r>
      <w:r w:rsidRPr="00B92FA5">
        <w:t xml:space="preserve">7 </w:t>
      </w:r>
      <w:r w:rsidR="001465AF">
        <w:t xml:space="preserve">different </w:t>
      </w:r>
      <w:r w:rsidRPr="00B92FA5">
        <w:lastRenderedPageBreak/>
        <w:t xml:space="preserve">emotions and these emotions are </w:t>
      </w:r>
      <w:r w:rsidR="001465AF">
        <w:t>“</w:t>
      </w:r>
      <w:r w:rsidRPr="00B92FA5">
        <w:t>anger</w:t>
      </w:r>
      <w:r w:rsidR="001465AF">
        <w:t>”</w:t>
      </w:r>
      <w:r w:rsidRPr="00B92FA5">
        <w:t xml:space="preserve">, </w:t>
      </w:r>
      <w:r w:rsidR="001465AF">
        <w:t>“</w:t>
      </w:r>
      <w:r w:rsidRPr="00B92FA5">
        <w:t>fear</w:t>
      </w:r>
      <w:r w:rsidR="001465AF">
        <w:t>”</w:t>
      </w:r>
      <w:r w:rsidRPr="00B92FA5">
        <w:t xml:space="preserve">, </w:t>
      </w:r>
      <w:r w:rsidR="001465AF">
        <w:t>“</w:t>
      </w:r>
      <w:r w:rsidRPr="00B92FA5">
        <w:t>boredom</w:t>
      </w:r>
      <w:r w:rsidR="001465AF">
        <w:t>”</w:t>
      </w:r>
      <w:r w:rsidRPr="00B92FA5">
        <w:t xml:space="preserve">, </w:t>
      </w:r>
      <w:r w:rsidR="001465AF">
        <w:t>“</w:t>
      </w:r>
      <w:r w:rsidRPr="00B92FA5">
        <w:t>disgust</w:t>
      </w:r>
      <w:r w:rsidR="001465AF">
        <w:t>”</w:t>
      </w:r>
      <w:r w:rsidRPr="00B92FA5">
        <w:t xml:space="preserve">, </w:t>
      </w:r>
      <w:r w:rsidR="001465AF">
        <w:t>“</w:t>
      </w:r>
      <w:r w:rsidRPr="00B92FA5">
        <w:t>joy</w:t>
      </w:r>
      <w:r w:rsidR="001465AF">
        <w:t>”</w:t>
      </w:r>
      <w:r w:rsidRPr="00B92FA5">
        <w:t xml:space="preserve">, </w:t>
      </w:r>
      <w:r w:rsidR="001465AF">
        <w:t>“</w:t>
      </w:r>
      <w:r w:rsidRPr="00B92FA5">
        <w:t>sadness</w:t>
      </w:r>
      <w:r w:rsidR="001465AF">
        <w:t>”</w:t>
      </w:r>
      <w:r w:rsidRPr="00B92FA5">
        <w:t xml:space="preserve"> and </w:t>
      </w:r>
      <w:r w:rsidR="001465AF">
        <w:t>“</w:t>
      </w:r>
      <w:r w:rsidRPr="00B92FA5">
        <w:t>neutral</w:t>
      </w:r>
      <w:r w:rsidR="001465AF">
        <w:t>”</w:t>
      </w:r>
      <w:r w:rsidRPr="00B92FA5">
        <w:t xml:space="preserve">. </w:t>
      </w:r>
    </w:p>
    <w:p w14:paraId="6916B7EA" w14:textId="2FC386B5" w:rsidR="009E56AA" w:rsidRPr="00B92FA5" w:rsidRDefault="009E56AA" w:rsidP="009E56AA">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helicopter cockpits, etc. It contains </w:t>
      </w:r>
      <w:r w:rsidR="003C0816">
        <w:t>approximately</w:t>
      </w:r>
      <w:r w:rsidRPr="00B92FA5">
        <w:t xml:space="preserve"> 1</w:t>
      </w:r>
      <w:r w:rsidR="003C0816">
        <w:t>,</w:t>
      </w:r>
      <w:r w:rsidRPr="00B92FA5">
        <w:t xml:space="preserve">600 utterances from 36 speakers (13 females, 23 males). The </w:t>
      </w:r>
      <w:r w:rsidR="003C0816">
        <w:t>different</w:t>
      </w:r>
      <w:r w:rsidRPr="00B92FA5">
        <w:t xml:space="preserve"> emotions recorded are </w:t>
      </w:r>
      <w:r w:rsidR="003C0816">
        <w:t>“</w:t>
      </w:r>
      <w:r w:rsidRPr="00B92FA5">
        <w:t>anxiety</w:t>
      </w:r>
      <w:r w:rsidR="003C0816">
        <w:t>”</w:t>
      </w:r>
      <w:r w:rsidRPr="00B92FA5">
        <w:t xml:space="preserve">, </w:t>
      </w:r>
      <w:r w:rsidR="003C0816">
        <w:t>“</w:t>
      </w:r>
      <w:r w:rsidRPr="00B92FA5">
        <w:t>fear</w:t>
      </w:r>
      <w:r w:rsidR="003C0816">
        <w:t>”</w:t>
      </w:r>
      <w:r w:rsidRPr="00B92FA5">
        <w:t xml:space="preserve">, </w:t>
      </w:r>
      <w:r w:rsidR="003C0816">
        <w:t>“</w:t>
      </w:r>
      <w:r w:rsidRPr="00B92FA5">
        <w:t>depression</w:t>
      </w:r>
      <w:r w:rsidR="003C0816">
        <w:t>”</w:t>
      </w:r>
      <w:r w:rsidRPr="00B92FA5">
        <w:t xml:space="preserve"> and </w:t>
      </w:r>
      <w:r w:rsidR="003C0816">
        <w:t>“</w:t>
      </w:r>
      <w:r w:rsidRPr="00B92FA5">
        <w:t>angry</w:t>
      </w:r>
      <w:r w:rsidR="003C0816">
        <w:t>”</w:t>
      </w:r>
      <w:r w:rsidRPr="00B92FA5">
        <w:t>.</w:t>
      </w:r>
    </w:p>
    <w:p w14:paraId="279A8AB7" w14:textId="15868D2F" w:rsidR="009E56AA" w:rsidRPr="00B92FA5" w:rsidRDefault="009E56AA" w:rsidP="009E56AA">
      <w:pPr>
        <w:numPr>
          <w:ilvl w:val="0"/>
          <w:numId w:val="12"/>
        </w:numPr>
      </w:pPr>
      <w:r w:rsidRPr="00B92FA5">
        <w:rPr>
          <w:b/>
          <w:bCs/>
        </w:rPr>
        <w:t>Geneva Airport Luggage belt Database</w:t>
      </w:r>
      <w:r w:rsidRPr="00B92FA5">
        <w:t xml:space="preserve"> (Scherer and Ceschi, 1997): This database is available in multiple language (English, French, German and Italian). </w:t>
      </w:r>
      <w:proofErr w:type="gramStart"/>
      <w:r w:rsidR="003C0816">
        <w:t>is</w:t>
      </w:r>
      <w:proofErr w:type="gramEnd"/>
      <w:r w:rsidR="003C0816">
        <w:t xml:space="preserve"> the voices were</w:t>
      </w:r>
      <w:r w:rsidRPr="00B92FA5">
        <w:t xml:space="preserve"> recorded at </w:t>
      </w:r>
      <w:r w:rsidR="003C0816">
        <w:t xml:space="preserve">the </w:t>
      </w:r>
      <w:r w:rsidRPr="00B92FA5">
        <w:t xml:space="preserve">lost luggage desk of Geneva airport and it </w:t>
      </w:r>
      <w:r w:rsidR="003C0816">
        <w:t>contains both</w:t>
      </w:r>
      <w:r w:rsidRPr="00B92FA5">
        <w:t xml:space="preserve"> audio and video recordings. It </w:t>
      </w:r>
      <w:r w:rsidR="003C0816">
        <w:t xml:space="preserve">consists of </w:t>
      </w:r>
      <w:r w:rsidRPr="00B92FA5">
        <w:t xml:space="preserve">recordings of passengers' interaction at desk from 112 passengers and 12 airline employees and the length of each recording is </w:t>
      </w:r>
      <w:r w:rsidR="003C0816">
        <w:t xml:space="preserve">between </w:t>
      </w:r>
      <w:r w:rsidRPr="00B92FA5">
        <w:t>10</w:t>
      </w:r>
      <w:r w:rsidR="003C0816">
        <w:t xml:space="preserve"> and </w:t>
      </w:r>
      <w:r w:rsidRPr="00B92FA5">
        <w:t>20 min</w:t>
      </w:r>
      <w:r w:rsidR="003C0816">
        <w:t>utes</w:t>
      </w:r>
      <w:r w:rsidRPr="00B92FA5">
        <w:t xml:space="preserve">. The emotions available in this database are </w:t>
      </w:r>
      <w:r w:rsidR="003C0816">
        <w:t>“</w:t>
      </w:r>
      <w:r w:rsidRPr="00B92FA5">
        <w:t>worry</w:t>
      </w:r>
      <w:r w:rsidR="003C0816">
        <w:t>”</w:t>
      </w:r>
      <w:r w:rsidRPr="00B92FA5">
        <w:t xml:space="preserve">, </w:t>
      </w:r>
      <w:r w:rsidR="003C0816">
        <w:t>“</w:t>
      </w:r>
      <w:r w:rsidRPr="00B92FA5">
        <w:t>anger</w:t>
      </w:r>
      <w:r w:rsidR="003C0816">
        <w:t>”</w:t>
      </w:r>
      <w:r w:rsidRPr="00B92FA5">
        <w:t xml:space="preserve">, </w:t>
      </w:r>
      <w:r w:rsidR="003C0816">
        <w:t>“</w:t>
      </w:r>
      <w:r w:rsidRPr="00B92FA5">
        <w:t>resignation</w:t>
      </w:r>
      <w:r w:rsidR="003C0816">
        <w:t>”</w:t>
      </w:r>
      <w:r w:rsidRPr="00B92FA5">
        <w:t xml:space="preserve">, </w:t>
      </w:r>
      <w:r w:rsidR="003C0816">
        <w:t>“</w:t>
      </w:r>
      <w:r w:rsidRPr="00B92FA5">
        <w:t>indifference</w:t>
      </w:r>
      <w:r w:rsidR="003C0816">
        <w:t>”</w:t>
      </w:r>
      <w:r w:rsidRPr="00B92FA5">
        <w:t xml:space="preserve"> and </w:t>
      </w:r>
      <w:r w:rsidR="003C0816">
        <w:t>“</w:t>
      </w:r>
      <w:r w:rsidRPr="00B92FA5">
        <w:t>good humor</w:t>
      </w:r>
      <w:r w:rsidR="003C0816">
        <w:t>”</w:t>
      </w:r>
      <w:r w:rsidRPr="00B92FA5">
        <w:t>.</w:t>
      </w:r>
    </w:p>
    <w:p w14:paraId="6EC847DF" w14:textId="51DA8FE4" w:rsidR="009E56AA" w:rsidRPr="00B92FA5" w:rsidRDefault="009E56AA" w:rsidP="009E56AA">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r w:rsidR="00ED2B34">
        <w:t>between</w:t>
      </w:r>
      <w:r w:rsidRPr="00B92FA5">
        <w:t xml:space="preserve"> 10</w:t>
      </w:r>
      <w:r w:rsidR="00ED2B34">
        <w:t xml:space="preserve"> and </w:t>
      </w:r>
      <w:r w:rsidRPr="00B92FA5">
        <w:t>60 seconds from TV recordings (209) and interview recording</w:t>
      </w:r>
      <w:r w:rsidR="00ED2B34">
        <w:t>s</w:t>
      </w:r>
      <w:r w:rsidRPr="00B92FA5">
        <w:t xml:space="preserve"> (30). These clips have 125 speakers in which 94 are females and 31 are males and covers </w:t>
      </w:r>
      <w:r w:rsidR="00ED2B34">
        <w:t xml:space="preserve">a </w:t>
      </w:r>
      <w:r w:rsidRPr="00B92FA5">
        <w:t>wide range of emotions.</w:t>
      </w:r>
    </w:p>
    <w:p w14:paraId="147A3B76" w14:textId="60CB57F6" w:rsidR="009E56AA" w:rsidRPr="00B92FA5" w:rsidRDefault="009E56AA" w:rsidP="009E56AA">
      <w:pPr>
        <w:numPr>
          <w:ilvl w:val="0"/>
          <w:numId w:val="12"/>
        </w:numPr>
      </w:pPr>
      <w:r w:rsidRPr="00B92FA5">
        <w:rPr>
          <w:b/>
        </w:rPr>
        <w:t>DARPA Database</w:t>
      </w:r>
      <w:r w:rsidRPr="00B92FA5">
        <w:t xml:space="preserve"> (Walker et al. 2001): This is available in English language and the recordings are done when users are trying to make air travel arrangements through call center</w:t>
      </w:r>
      <w:r w:rsidR="00ED2B34">
        <w:t>s</w:t>
      </w:r>
      <w:r w:rsidRPr="00B92FA5">
        <w:t xml:space="preserve"> over a phone. It has </w:t>
      </w:r>
      <w:r w:rsidR="00ED2B34">
        <w:t xml:space="preserve">a </w:t>
      </w:r>
      <w:r w:rsidRPr="00B92FA5">
        <w:t xml:space="preserve">total </w:t>
      </w:r>
      <w:r w:rsidR="00ED2B34">
        <w:t xml:space="preserve">of </w:t>
      </w:r>
      <w:commentRangeStart w:id="27"/>
      <w:r w:rsidRPr="00B92FA5">
        <w:t xml:space="preserve">13,187 utterances </w:t>
      </w:r>
      <w:commentRangeEnd w:id="27"/>
      <w:r w:rsidR="00ED2B34">
        <w:rPr>
          <w:rStyle w:val="CommentReference"/>
        </w:rPr>
        <w:commentReference w:id="27"/>
      </w:r>
      <w:r w:rsidRPr="00B92FA5">
        <w:t>and 1,750 emotional utterances. The emotions recorded are frustration and annoyance.</w:t>
      </w:r>
    </w:p>
    <w:p w14:paraId="3047E4AD" w14:textId="121D516C" w:rsidR="009E56AA" w:rsidRPr="00B92FA5" w:rsidRDefault="009E56AA" w:rsidP="009E56AA">
      <w:pPr>
        <w:numPr>
          <w:ilvl w:val="0"/>
          <w:numId w:val="12"/>
        </w:numPr>
      </w:pPr>
      <w:r w:rsidRPr="00B92FA5">
        <w:rPr>
          <w:b/>
        </w:rPr>
        <w:t>Sensitive Artificial Listener</w:t>
      </w:r>
      <w:r w:rsidR="00D22296">
        <w:rPr>
          <w:b/>
        </w:rPr>
        <w:t xml:space="preserve"> (SAL</w:t>
      </w:r>
      <w:r w:rsidRPr="00B92FA5">
        <w:rPr>
          <w:b/>
        </w:rPr>
        <w:t>) Database</w:t>
      </w:r>
      <w:r w:rsidRPr="00B92FA5">
        <w:t xml:space="preserve"> (Cowie et al. 2004): The language of this database is English. It has audio-video recordings of 10 speakers </w:t>
      </w:r>
      <w:r w:rsidR="00ED2B34">
        <w:t>conversing</w:t>
      </w:r>
      <w:r w:rsidRPr="00B92FA5">
        <w:t xml:space="preserve"> with an </w:t>
      </w:r>
      <w:commentRangeStart w:id="28"/>
      <w:r w:rsidRPr="00B92FA5">
        <w:t>artificial listener</w:t>
      </w:r>
      <w:commentRangeEnd w:id="28"/>
      <w:r w:rsidR="00ED2B34">
        <w:rPr>
          <w:rStyle w:val="CommentReference"/>
        </w:rPr>
        <w:commentReference w:id="28"/>
      </w:r>
      <w:r w:rsidRPr="00B92FA5">
        <w:t xml:space="preserve"> which is or appears to be </w:t>
      </w:r>
      <w:r w:rsidR="00ED2B34">
        <w:t xml:space="preserve">a </w:t>
      </w:r>
      <w:r w:rsidRPr="00B92FA5">
        <w:t xml:space="preserve">machine. The recording is available for </w:t>
      </w:r>
      <w:r w:rsidR="003C0816">
        <w:t>approximately</w:t>
      </w:r>
      <w:r w:rsidRPr="00B92FA5">
        <w:t xml:space="preserve"> 10 hours and it covers wide range of emotional states.  </w:t>
      </w:r>
    </w:p>
    <w:p w14:paraId="511C8D46" w14:textId="0B2EE8DA" w:rsidR="009E56AA" w:rsidRPr="00B92FA5" w:rsidRDefault="009E56AA" w:rsidP="009E56AA">
      <w:pPr>
        <w:numPr>
          <w:ilvl w:val="0"/>
          <w:numId w:val="12"/>
        </w:numPr>
      </w:pPr>
      <w:r w:rsidRPr="00B92FA5">
        <w:rPr>
          <w:b/>
        </w:rPr>
        <w:t>LDC Database</w:t>
      </w:r>
      <w:r w:rsidRPr="00B92FA5">
        <w:t xml:space="preserve"> (</w:t>
      </w:r>
      <w:proofErr w:type="spellStart"/>
      <w:r w:rsidRPr="00B92FA5">
        <w:t>Liscombe</w:t>
      </w:r>
      <w:proofErr w:type="spellEnd"/>
      <w:r w:rsidRPr="00B92FA5">
        <w:t xml:space="preserve"> et al. 2003 and Yacoub et al. 2003): This database is available in English language. This was recorded by 8 professional actors (</w:t>
      </w:r>
      <w:r w:rsidR="00ED2B34">
        <w:t>5 female actors</w:t>
      </w:r>
      <w:r w:rsidRPr="00B92FA5">
        <w:t xml:space="preserve">, </w:t>
      </w:r>
      <w:r w:rsidR="00ED2B34">
        <w:t xml:space="preserve">3 </w:t>
      </w:r>
      <w:r w:rsidRPr="00B92FA5">
        <w:t>male</w:t>
      </w:r>
      <w:r w:rsidR="00ED2B34">
        <w:t xml:space="preserve"> actors</w:t>
      </w:r>
      <w:r w:rsidRPr="00B92FA5">
        <w:t xml:space="preserve">) reading short dates and numbers of 4-syllables each. The emotions recorded in this database are </w:t>
      </w:r>
      <w:r w:rsidR="00ED2B34">
        <w:t>“</w:t>
      </w:r>
      <w:r w:rsidRPr="00B92FA5">
        <w:t>anxiety</w:t>
      </w:r>
      <w:r w:rsidR="00ED2B34">
        <w:t>”</w:t>
      </w:r>
      <w:r w:rsidRPr="00B92FA5">
        <w:t xml:space="preserve">, </w:t>
      </w:r>
      <w:r w:rsidR="00ED2B34">
        <w:t>“</w:t>
      </w:r>
      <w:r w:rsidRPr="00B92FA5">
        <w:t>cold</w:t>
      </w:r>
      <w:r w:rsidR="00ED2B34">
        <w:t>”</w:t>
      </w:r>
      <w:r w:rsidRPr="00B92FA5">
        <w:t xml:space="preserve"> </w:t>
      </w:r>
      <w:r w:rsidR="00ED2B34">
        <w:t>“</w:t>
      </w:r>
      <w:r w:rsidRPr="00B92FA5">
        <w:t>anger</w:t>
      </w:r>
      <w:r w:rsidR="00ED2B34">
        <w:t>”</w:t>
      </w:r>
      <w:r w:rsidRPr="00B92FA5">
        <w:t xml:space="preserve">, </w:t>
      </w:r>
      <w:r w:rsidR="00ED2B34">
        <w:t>“</w:t>
      </w:r>
      <w:r w:rsidRPr="00B92FA5">
        <w:t>contempt</w:t>
      </w:r>
      <w:r w:rsidR="00ED2B34">
        <w:t>”</w:t>
      </w:r>
      <w:r w:rsidRPr="00B92FA5">
        <w:t xml:space="preserve">, </w:t>
      </w:r>
      <w:r w:rsidR="00ED2B34">
        <w:t>“</w:t>
      </w:r>
      <w:r w:rsidRPr="00B92FA5">
        <w:t>boredom</w:t>
      </w:r>
      <w:r w:rsidR="00ED2B34">
        <w:t>”</w:t>
      </w:r>
      <w:r w:rsidRPr="00B92FA5">
        <w:t xml:space="preserve">, </w:t>
      </w:r>
      <w:r w:rsidR="00ED2B34">
        <w:t>“</w:t>
      </w:r>
      <w:r w:rsidRPr="00B92FA5">
        <w:t>despair</w:t>
      </w:r>
      <w:r w:rsidR="00ED2B34">
        <w:t>”</w:t>
      </w:r>
      <w:r w:rsidRPr="00B92FA5">
        <w:t xml:space="preserve">, </w:t>
      </w:r>
      <w:r w:rsidR="00ED2B34">
        <w:t>“</w:t>
      </w:r>
      <w:r w:rsidRPr="00B92FA5">
        <w:t>elation</w:t>
      </w:r>
      <w:r w:rsidR="00ED2B34">
        <w:t>”</w:t>
      </w:r>
      <w:r w:rsidRPr="00B92FA5">
        <w:t xml:space="preserve">, </w:t>
      </w:r>
      <w:r w:rsidR="00ED2B34">
        <w:t>“</w:t>
      </w:r>
      <w:r w:rsidRPr="00B92FA5">
        <w:t>disgust</w:t>
      </w:r>
      <w:r w:rsidR="00ED2B34">
        <w:t>”</w:t>
      </w:r>
      <w:r w:rsidRPr="00B92FA5">
        <w:t xml:space="preserve">, </w:t>
      </w:r>
      <w:r w:rsidR="00ED2B34">
        <w:t>“</w:t>
      </w:r>
      <w:r w:rsidRPr="00B92FA5">
        <w:t>hot anger</w:t>
      </w:r>
      <w:r w:rsidR="00ED2B34">
        <w:t>”</w:t>
      </w:r>
      <w:r w:rsidRPr="00B92FA5">
        <w:t xml:space="preserve">, </w:t>
      </w:r>
      <w:r w:rsidR="00ED2B34">
        <w:t>“</w:t>
      </w:r>
      <w:r w:rsidRPr="00B92FA5">
        <w:t>interest</w:t>
      </w:r>
      <w:r w:rsidR="00ED2B34">
        <w:t>”</w:t>
      </w:r>
      <w:r w:rsidRPr="00B92FA5">
        <w:t xml:space="preserve">, </w:t>
      </w:r>
      <w:r w:rsidR="00ED2B34">
        <w:t>“</w:t>
      </w:r>
      <w:r w:rsidRPr="00B92FA5">
        <w:t>happy</w:t>
      </w:r>
      <w:r w:rsidR="00ED2B34">
        <w:t>”</w:t>
      </w:r>
      <w:r w:rsidRPr="00B92FA5">
        <w:t xml:space="preserve">, </w:t>
      </w:r>
      <w:r w:rsidR="00ED2B34">
        <w:t>“</w:t>
      </w:r>
      <w:r w:rsidRPr="00B92FA5">
        <w:t>pride</w:t>
      </w:r>
      <w:r w:rsidR="00ED2B34">
        <w:t>”</w:t>
      </w:r>
      <w:r w:rsidRPr="00B92FA5">
        <w:t xml:space="preserve">, </w:t>
      </w:r>
      <w:r w:rsidR="00ED2B34">
        <w:t>“</w:t>
      </w:r>
      <w:r w:rsidRPr="00B92FA5">
        <w:t>panic</w:t>
      </w:r>
      <w:r w:rsidR="00ED2B34">
        <w:t>”</w:t>
      </w:r>
      <w:r w:rsidRPr="00B92FA5">
        <w:t xml:space="preserve">, </w:t>
      </w:r>
      <w:r w:rsidR="00ED2B34">
        <w:t>“</w:t>
      </w:r>
      <w:r w:rsidRPr="00B92FA5">
        <w:t>shame</w:t>
      </w:r>
      <w:r w:rsidR="00ED2B34">
        <w:t>”</w:t>
      </w:r>
      <w:r w:rsidRPr="00B92FA5">
        <w:t xml:space="preserve">, </w:t>
      </w:r>
      <w:r w:rsidR="00ED2B34">
        <w:t>“</w:t>
      </w:r>
      <w:r w:rsidRPr="00B92FA5">
        <w:t>sadness</w:t>
      </w:r>
      <w:r w:rsidR="00ED2B34">
        <w:t>”</w:t>
      </w:r>
      <w:r w:rsidRPr="00B92FA5">
        <w:t xml:space="preserve"> and </w:t>
      </w:r>
      <w:r w:rsidR="00ED2B34">
        <w:t>“</w:t>
      </w:r>
      <w:r w:rsidRPr="00B92FA5">
        <w:t>neutral</w:t>
      </w:r>
      <w:r w:rsidR="00ED2B34">
        <w:t>”</w:t>
      </w:r>
      <w:r w:rsidRPr="00B92FA5">
        <w:t>.</w:t>
      </w:r>
    </w:p>
    <w:p w14:paraId="41FF450D" w14:textId="77777777" w:rsidR="00B92FA5" w:rsidRDefault="00B92FA5" w:rsidP="00B92FA5"/>
    <w:p w14:paraId="4E9442B4" w14:textId="673D94ED" w:rsidR="004B0871" w:rsidRDefault="004B0871" w:rsidP="008252AA">
      <w:pPr>
        <w:pStyle w:val="Heading3"/>
      </w:pPr>
      <w:bookmarkStart w:id="29" w:name="_Toc454308"/>
      <w:bookmarkStart w:id="30" w:name="_Toc454724"/>
      <w:bookmarkStart w:id="31" w:name="_Toc459785"/>
      <w:r w:rsidRPr="004B0871">
        <w:lastRenderedPageBreak/>
        <w:t>Modelling techniques</w:t>
      </w:r>
      <w:bookmarkEnd w:id="29"/>
      <w:bookmarkEnd w:id="30"/>
      <w:bookmarkEnd w:id="31"/>
    </w:p>
    <w:p w14:paraId="207A88D2" w14:textId="1E9EECDB" w:rsidR="00355AAA" w:rsidRPr="00B520F7" w:rsidRDefault="00355AAA" w:rsidP="00355AAA">
      <w:pPr>
        <w:rPr>
          <w:rFonts w:eastAsiaTheme="majorEastAsia" w:cstheme="majorBidi"/>
          <w:b/>
          <w:iCs/>
          <w:color w:val="2F5496" w:themeColor="accent1" w:themeShade="BF"/>
        </w:rPr>
      </w:pPr>
      <w:r w:rsidRPr="00B520F7">
        <w:t xml:space="preserve">There are different </w:t>
      </w:r>
      <w:r w:rsidR="001D03B8">
        <w:t xml:space="preserve">basic </w:t>
      </w:r>
      <w:r w:rsidRPr="00B520F7">
        <w:t>methods</w:t>
      </w:r>
      <w:r w:rsidR="00792951">
        <w:t xml:space="preserve"> applied for the prediction </w:t>
      </w:r>
      <w:r w:rsidR="00792951">
        <w:t>emotions from voice</w:t>
      </w:r>
      <w:r w:rsidRPr="00B520F7">
        <w:t>. The following fundamental approaches are taken into consideration.</w:t>
      </w:r>
    </w:p>
    <w:p w14:paraId="28CFCF41" w14:textId="13AC43B1" w:rsidR="004B0871" w:rsidRDefault="004B0871" w:rsidP="004B0871">
      <w:pPr>
        <w:pStyle w:val="Heading4"/>
      </w:pPr>
      <w:bookmarkStart w:id="32" w:name="_Toc454309"/>
      <w:bookmarkStart w:id="33" w:name="_Toc454725"/>
      <w:bookmarkStart w:id="34" w:name="_Toc459786"/>
      <w:r w:rsidRPr="004B0871">
        <w:t>Acoustic Phonetic Approach</w:t>
      </w:r>
      <w:bookmarkEnd w:id="32"/>
      <w:bookmarkEnd w:id="33"/>
      <w:bookmarkEnd w:id="34"/>
    </w:p>
    <w:p w14:paraId="69723EA0" w14:textId="30F0F594" w:rsidR="00355AAA" w:rsidRPr="001046BA" w:rsidRDefault="00355AAA" w:rsidP="00355AAA">
      <w:r w:rsidRPr="001046BA">
        <w:t>In</w:t>
      </w:r>
      <w:r w:rsidR="00792951">
        <w:t xml:space="preserve"> the</w:t>
      </w:r>
      <w:r w:rsidRPr="001046BA">
        <w:t xml:space="preserve"> </w:t>
      </w:r>
      <w:r w:rsidRPr="00076E09">
        <w:rPr>
          <w:iCs/>
        </w:rPr>
        <w:t>acoustic phonetic</w:t>
      </w:r>
      <w:r w:rsidRPr="00792951">
        <w:t xml:space="preserve"> approach,</w:t>
      </w:r>
      <w:r w:rsidRPr="001046BA">
        <w:t xml:space="preserve"> </w:t>
      </w:r>
      <w:r w:rsidR="00D24C17">
        <w:t xml:space="preserve">the </w:t>
      </w:r>
      <w:r w:rsidRPr="001046BA">
        <w:t>labelling of audio signals is crucial. In this process</w:t>
      </w:r>
      <w:r w:rsidR="00C3431F">
        <w:t>,</w:t>
      </w:r>
      <w:r w:rsidRPr="001046BA">
        <w:t xml:space="preserve"> different types of sounds are identified and labelled. </w:t>
      </w:r>
      <w:r w:rsidR="00792951">
        <w:t>I</w:t>
      </w:r>
      <w:r w:rsidRPr="001046BA">
        <w:t>n any spoken language</w:t>
      </w:r>
      <w:r w:rsidR="00C3431F">
        <w:t>,</w:t>
      </w:r>
      <w:r w:rsidRPr="001046BA">
        <w:t xml:space="preserve"> there exist a finite number of phonemes which are exclusive and described by the acoustic properties which form the basis for this approach.</w:t>
      </w:r>
    </w:p>
    <w:p w14:paraId="5ED96414" w14:textId="77777777" w:rsidR="00355AAA" w:rsidRPr="001046BA" w:rsidRDefault="00355AAA" w:rsidP="00076E09">
      <w:pPr>
        <w:pStyle w:val="ListParagraph"/>
        <w:spacing w:after="160"/>
      </w:pPr>
      <w:r w:rsidRPr="001046BA">
        <w:t>Steps involved in this approach are:</w:t>
      </w:r>
    </w:p>
    <w:p w14:paraId="54E138F1" w14:textId="2709FE6B" w:rsidR="00355AAA" w:rsidRPr="001046BA" w:rsidRDefault="00355AAA" w:rsidP="00355AAA">
      <w:pPr>
        <w:pStyle w:val="ListParagraph"/>
        <w:numPr>
          <w:ilvl w:val="0"/>
          <w:numId w:val="13"/>
        </w:numPr>
        <w:spacing w:after="160"/>
      </w:pPr>
      <w:r w:rsidRPr="001046BA">
        <w:t>Spectral analysis of voice</w:t>
      </w:r>
      <w:r w:rsidR="00792951">
        <w:t>:</w:t>
      </w:r>
      <w:r w:rsidRPr="001046BA">
        <w:t xml:space="preserve"> A range of acoustic properties of various phonetic units is described here.</w:t>
      </w:r>
    </w:p>
    <w:p w14:paraId="5F52620C" w14:textId="424C7C71" w:rsidR="00355AAA" w:rsidRPr="001046BA" w:rsidRDefault="00355AAA" w:rsidP="00355AAA">
      <w:pPr>
        <w:pStyle w:val="ListParagraph"/>
        <w:numPr>
          <w:ilvl w:val="0"/>
          <w:numId w:val="13"/>
        </w:numPr>
        <w:spacing w:after="160"/>
      </w:pPr>
      <w:r w:rsidRPr="001046BA">
        <w:t>Segmenting and labelling of voice</w:t>
      </w:r>
      <w:r w:rsidR="00792951">
        <w:t>:</w:t>
      </w:r>
      <w:r w:rsidRPr="001046BA">
        <w:t xml:space="preserve"> In this step</w:t>
      </w:r>
      <w:r w:rsidR="004958C0">
        <w:t>, the</w:t>
      </w:r>
      <w:r w:rsidRPr="001046BA">
        <w:t xml:space="preserve"> voice is segmented and labelled</w:t>
      </w:r>
      <w:r w:rsidR="004958C0">
        <w:t>.</w:t>
      </w:r>
    </w:p>
    <w:p w14:paraId="768840CB" w14:textId="6C69480E" w:rsidR="00355AAA" w:rsidRPr="001046BA" w:rsidRDefault="00355AAA" w:rsidP="00355AAA">
      <w:pPr>
        <w:pStyle w:val="ListParagraph"/>
        <w:numPr>
          <w:ilvl w:val="0"/>
          <w:numId w:val="13"/>
        </w:numPr>
        <w:spacing w:after="160"/>
      </w:pPr>
      <w:r w:rsidRPr="001046BA">
        <w:t>Determining the string of words</w:t>
      </w:r>
      <w:r w:rsidR="00792951">
        <w:t xml:space="preserve">: </w:t>
      </w:r>
      <w:r w:rsidRPr="001046BA">
        <w:t>Finally</w:t>
      </w:r>
      <w:r w:rsidR="00792951">
        <w:t>,</w:t>
      </w:r>
      <w:r w:rsidRPr="001046BA">
        <w:t xml:space="preserve"> the string of words is identified from segment-labelled voice. </w:t>
      </w:r>
    </w:p>
    <w:p w14:paraId="474EBE9D" w14:textId="642AB52A" w:rsidR="004B0871" w:rsidRDefault="004B0871" w:rsidP="004B0871">
      <w:pPr>
        <w:pStyle w:val="Heading4"/>
      </w:pPr>
      <w:bookmarkStart w:id="35" w:name="_Toc454310"/>
      <w:bookmarkStart w:id="36" w:name="_Toc454726"/>
      <w:bookmarkStart w:id="37" w:name="_Toc459787"/>
      <w:r w:rsidRPr="004B0871">
        <w:t>Pattern Recognition Approach</w:t>
      </w:r>
      <w:bookmarkEnd w:id="35"/>
      <w:bookmarkEnd w:id="36"/>
      <w:bookmarkEnd w:id="37"/>
    </w:p>
    <w:p w14:paraId="394C5B19" w14:textId="77777777" w:rsidR="00355AAA" w:rsidRPr="00355AAA" w:rsidRDefault="00355AAA" w:rsidP="00355AAA">
      <w:bookmarkStart w:id="38" w:name="_Toc529807167"/>
      <w:r w:rsidRPr="00355AAA">
        <w:t>Pattern Recognition approach is the most popular approach in determining the emotion from voice. It involves two steps:</w:t>
      </w:r>
    </w:p>
    <w:p w14:paraId="414F9663" w14:textId="20B2B52F" w:rsidR="00355AAA" w:rsidRPr="00355AAA" w:rsidRDefault="00355AAA" w:rsidP="00355AAA">
      <w:pPr>
        <w:numPr>
          <w:ilvl w:val="0"/>
          <w:numId w:val="14"/>
        </w:numPr>
      </w:pPr>
      <w:r w:rsidRPr="00355AAA">
        <w:t>Pattern training</w:t>
      </w:r>
      <w:r w:rsidR="00792951">
        <w:t>:</w:t>
      </w:r>
      <w:r w:rsidRPr="00355AAA">
        <w:t xml:space="preserve"> In any audio signal</w:t>
      </w:r>
      <w:r w:rsidR="00792951">
        <w:t>,</w:t>
      </w:r>
      <w:r w:rsidRPr="00355AAA">
        <w:t xml:space="preserve"> the acoustic properties helps to identify patterns in different sounds. Training assists in identifying repeated patterns for labelling to increase recognition quality and is </w:t>
      </w:r>
      <w:r w:rsidR="000960CA">
        <w:t>the first</w:t>
      </w:r>
      <w:r w:rsidRPr="00355AAA">
        <w:t xml:space="preserve"> step </w:t>
      </w:r>
      <w:r w:rsidR="000960CA">
        <w:t>in</w:t>
      </w:r>
      <w:r w:rsidR="000960CA" w:rsidRPr="00355AAA">
        <w:t xml:space="preserve"> </w:t>
      </w:r>
      <w:r w:rsidRPr="00355AAA">
        <w:t xml:space="preserve">supervised learning methods. </w:t>
      </w:r>
    </w:p>
    <w:p w14:paraId="254938AC" w14:textId="3AE5356C" w:rsidR="00355AAA" w:rsidRPr="00355AAA" w:rsidRDefault="00355AAA" w:rsidP="00355AAA">
      <w:pPr>
        <w:numPr>
          <w:ilvl w:val="0"/>
          <w:numId w:val="14"/>
        </w:numPr>
      </w:pPr>
      <w:r w:rsidRPr="00355AAA">
        <w:t>Pattern comparison</w:t>
      </w:r>
      <w:r w:rsidR="00792951">
        <w:t>:</w:t>
      </w:r>
      <w:r w:rsidR="00792951" w:rsidRPr="00355AAA">
        <w:t xml:space="preserve"> </w:t>
      </w:r>
      <w:r w:rsidRPr="00355AAA">
        <w:t>This step compares the voice to be recogni</w:t>
      </w:r>
      <w:r w:rsidR="00792951">
        <w:t>z</w:t>
      </w:r>
      <w:r w:rsidRPr="00355AAA">
        <w:t xml:space="preserve">ed (unknown voice) with the different patterns observed in training stage to find the identity of </w:t>
      </w:r>
      <w:r w:rsidR="000960CA">
        <w:t xml:space="preserve">the </w:t>
      </w:r>
      <w:r w:rsidRPr="00355AAA">
        <w:t xml:space="preserve">unknown </w:t>
      </w:r>
      <w:r w:rsidR="000960CA">
        <w:t xml:space="preserve">voice </w:t>
      </w:r>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41E734A5" w:rsidR="00355AAA" w:rsidRPr="00355AAA" w:rsidRDefault="00355AAA" w:rsidP="00355AAA">
      <w:pPr>
        <w:numPr>
          <w:ilvl w:val="0"/>
          <w:numId w:val="15"/>
        </w:numPr>
      </w:pPr>
      <w:r w:rsidRPr="00355AAA">
        <w:t>Template based</w:t>
      </w:r>
      <w:r w:rsidR="00792951">
        <w:t>:</w:t>
      </w:r>
      <w:r w:rsidRPr="00355AAA">
        <w:t xml:space="preserve"> In this approach templates having prototypes of various voice patterns are made for reference which acts as a dictionary of words. Then voice to be recogni</w:t>
      </w:r>
      <w:r w:rsidR="000960CA">
        <w:t>z</w:t>
      </w:r>
      <w:r w:rsidRPr="00355AAA">
        <w:t>ed (unknown voice) is matched with these reference templates and the best matched pattern is selected.</w:t>
      </w:r>
    </w:p>
    <w:p w14:paraId="03677E07" w14:textId="5DDB741C" w:rsidR="00355AAA" w:rsidRPr="00355AAA" w:rsidRDefault="00355AAA" w:rsidP="00355AAA">
      <w:pPr>
        <w:numPr>
          <w:ilvl w:val="0"/>
          <w:numId w:val="15"/>
        </w:numPr>
      </w:pPr>
      <w:r w:rsidRPr="00355AAA">
        <w:t>Stochastic based</w:t>
      </w:r>
      <w:r w:rsidR="00792951">
        <w:t>:</w:t>
      </w:r>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54E79F94" w:rsidR="00355AAA" w:rsidRPr="00355AAA" w:rsidRDefault="00355AAA" w:rsidP="00355AAA">
      <w:pPr>
        <w:rPr>
          <w:lang w:val="en-IN"/>
        </w:rPr>
      </w:pPr>
      <w:r w:rsidRPr="00355AAA">
        <w:t xml:space="preserve">Support Vector Machine (SVM) is a supervised machine learning method used for classification problems. This algorithm uses data items as points in </w:t>
      </w:r>
      <w:r w:rsidR="000960CA">
        <w:t xml:space="preserve">an </w:t>
      </w:r>
      <w:r w:rsidRPr="00355AAA">
        <w:t>n-dimension</w:t>
      </w:r>
      <w:r w:rsidR="000960CA">
        <w:t>al</w:t>
      </w:r>
      <w:r w:rsidRPr="00355AAA">
        <w:t xml:space="preserve"> space and </w:t>
      </w:r>
      <w:r w:rsidR="000960CA" w:rsidRPr="00355AAA">
        <w:t>find</w:t>
      </w:r>
      <w:r w:rsidR="000960CA">
        <w:t>s</w:t>
      </w:r>
      <w:r w:rsidR="000960CA" w:rsidRPr="00355AAA">
        <w:t xml:space="preserve"> </w:t>
      </w:r>
      <w:r w:rsidRPr="00355AAA">
        <w:t xml:space="preserve">the best </w:t>
      </w:r>
      <w:r w:rsidRPr="00355AAA">
        <w:lastRenderedPageBreak/>
        <w:t xml:space="preserve">hyperplane for segregating different classes of data points. The hyperplane is </w:t>
      </w:r>
      <w:r w:rsidR="000960CA">
        <w:t>searched</w:t>
      </w:r>
      <w:r w:rsidR="000960CA" w:rsidRPr="00355AAA">
        <w:t xml:space="preserve"> </w:t>
      </w:r>
      <w:r w:rsidRPr="00355AAA">
        <w:t>to maximi</w:t>
      </w:r>
      <w:r w:rsidR="000960CA">
        <w:t>z</w:t>
      </w:r>
      <w:r w:rsidRPr="00355AAA">
        <w:t xml:space="preserve">e the shortest distance between the data points of two classes and this </w:t>
      </w:r>
      <w:r w:rsidR="000960CA">
        <w:t xml:space="preserve">is </w:t>
      </w:r>
      <w:r w:rsidRPr="00355AAA">
        <w:t xml:space="preserve">achieved by the help of support vectors. The support vectors are the inner-boundary lines of different classes. </w:t>
      </w:r>
    </w:p>
    <w:p w14:paraId="6FF6B7C2" w14:textId="0982B00C" w:rsidR="00355AAA" w:rsidRPr="00355AAA" w:rsidRDefault="000960CA" w:rsidP="00355AAA">
      <w:r>
        <w:rPr>
          <w:rStyle w:val="CommentReference"/>
        </w:rPr>
        <w:commentReference w:id="39"/>
      </w:r>
      <w:r w:rsidR="00355AAA" w:rsidRPr="00355AAA">
        <w:rPr>
          <w:lang w:val="en-IN"/>
        </w:rPr>
        <w:br/>
      </w:r>
      <w:r w:rsidR="00355AAA" w:rsidRPr="00355AAA">
        <w:t xml:space="preserve">The benefit of SVM is that it can solve non-separable class problems </w:t>
      </w:r>
      <w:r>
        <w:t>through the</w:t>
      </w:r>
      <w:r w:rsidRPr="00355AAA">
        <w:t xml:space="preserve"> </w:t>
      </w:r>
      <w:r w:rsidR="00355AAA" w:rsidRPr="00355AAA">
        <w:t>transform</w:t>
      </w:r>
      <w:r>
        <w:t xml:space="preserve">ation </w:t>
      </w:r>
      <w:r w:rsidR="00355AAA" w:rsidRPr="00355AAA">
        <w:t xml:space="preserve">into a higher-dimensional space. SVM mainly deals with two class </w:t>
      </w:r>
      <w:r w:rsidR="004958C0" w:rsidRPr="00355AAA">
        <w:t>problems but</w:t>
      </w:r>
      <w:r w:rsidR="00355AAA" w:rsidRPr="00355AAA">
        <w:t xml:space="preserve"> can handle multi-class problems by splitting into a set of two class problems. However</w:t>
      </w:r>
      <w:r>
        <w:t>,</w:t>
      </w:r>
      <w:r w:rsidR="00355AAA" w:rsidRPr="00355AAA">
        <w:t xml:space="preserve"> there are some demerits </w:t>
      </w:r>
      <w:r>
        <w:t>to SVMs</w:t>
      </w:r>
      <w:r w:rsidR="00017354">
        <w:t xml:space="preserve">, for example will the </w:t>
      </w:r>
      <w:r w:rsidR="00017354" w:rsidRPr="00355AAA">
        <w:t>increas</w:t>
      </w:r>
      <w:r w:rsidR="00017354">
        <w:t>e</w:t>
      </w:r>
      <w:r w:rsidR="00017354" w:rsidRPr="00355AAA">
        <w:t xml:space="preserve"> </w:t>
      </w:r>
      <w:r w:rsidR="00355AAA" w:rsidRPr="00355AAA">
        <w:t xml:space="preserve">to </w:t>
      </w:r>
      <w:r w:rsidR="00017354">
        <w:t xml:space="preserve">a </w:t>
      </w:r>
      <w:r w:rsidR="00355AAA" w:rsidRPr="00355AAA">
        <w:t xml:space="preserve">higher dimension </w:t>
      </w:r>
      <w:r w:rsidR="00017354">
        <w:t>raise</w:t>
      </w:r>
      <w:r w:rsidR="00017354" w:rsidRPr="00355AAA">
        <w:t xml:space="preserve"> </w:t>
      </w:r>
      <w:r w:rsidR="00355AAA" w:rsidRPr="00355AAA">
        <w:t xml:space="preserve">the </w:t>
      </w:r>
      <w:r w:rsidR="00017354">
        <w:t xml:space="preserve">number of </w:t>
      </w:r>
      <w:r w:rsidR="00355AAA" w:rsidRPr="00355AAA">
        <w:t>coefficients related to it</w:t>
      </w:r>
      <w:r w:rsidR="00017354">
        <w:t>,</w:t>
      </w:r>
      <w:r w:rsidR="00355AAA" w:rsidRPr="00355AAA">
        <w:t xml:space="preserve"> which may result to an overfitting of the model</w:t>
      </w:r>
      <w:r w:rsidR="00017354">
        <w:t>,</w:t>
      </w:r>
      <w:r w:rsidR="00355AAA" w:rsidRPr="00355AAA">
        <w:t xml:space="preserve"> if not taken care of.</w:t>
      </w:r>
    </w:p>
    <w:p w14:paraId="66F47327" w14:textId="2C5231DB" w:rsidR="00355AAA" w:rsidRPr="00355AAA" w:rsidRDefault="00D00CBF" w:rsidP="00355AAA">
      <w:pPr>
        <w:numPr>
          <w:ilvl w:val="0"/>
          <w:numId w:val="16"/>
        </w:numPr>
      </w:pPr>
      <w:r>
        <w:t xml:space="preserve">The </w:t>
      </w:r>
      <w:r w:rsidR="00355AAA" w:rsidRPr="00355AAA">
        <w:t xml:space="preserve">Hidden Markov </w:t>
      </w:r>
      <w:r w:rsidR="00017354">
        <w:t>M</w:t>
      </w:r>
      <w:r w:rsidR="00355AAA" w:rsidRPr="00355AAA">
        <w:t xml:space="preserve">odel </w:t>
      </w:r>
      <w:r w:rsidR="00017354">
        <w:t xml:space="preserve">(HMM) </w:t>
      </w:r>
      <w:r>
        <w:t>is</w:t>
      </w:r>
      <w:r w:rsidRPr="00355AAA">
        <w:t xml:space="preserve"> </w:t>
      </w:r>
      <w:r w:rsidR="00017354">
        <w:t>mainly applied</w:t>
      </w:r>
      <w:r w:rsidR="00017354" w:rsidRPr="00355AAA">
        <w:t xml:space="preserve"> </w:t>
      </w:r>
      <w:r w:rsidR="00355AAA" w:rsidRPr="00355AAA">
        <w:t xml:space="preserve">for reinforcement </w:t>
      </w:r>
      <w:proofErr w:type="gramStart"/>
      <w:r w:rsidR="00355AAA" w:rsidRPr="00355AAA">
        <w:t>learning, but</w:t>
      </w:r>
      <w:proofErr w:type="gramEnd"/>
      <w:r w:rsidR="00355AAA" w:rsidRPr="00355AAA">
        <w:t xml:space="preserve"> </w:t>
      </w:r>
      <w:r>
        <w:t>is</w:t>
      </w:r>
      <w:r w:rsidRPr="00355AAA">
        <w:t xml:space="preserve"> </w:t>
      </w:r>
      <w:r w:rsidR="00355AAA" w:rsidRPr="00355AAA">
        <w:t xml:space="preserve">also used for voice recognition. </w:t>
      </w:r>
      <w:r w:rsidR="00017354">
        <w:t>They</w:t>
      </w:r>
      <w:r w:rsidR="00017354" w:rsidRPr="00355AAA">
        <w:t xml:space="preserve"> </w:t>
      </w:r>
      <w:r w:rsidR="00355AAA" w:rsidRPr="00355AAA">
        <w:t>consist of latent variables (hidden variables) for each of the N possible states that a hidden variable at time t can be in</w:t>
      </w:r>
      <w:r w:rsidR="00017354">
        <w:t>.</w:t>
      </w:r>
      <w:r w:rsidR="00355AAA" w:rsidRPr="00355AAA">
        <w:t xml:space="preserve"> </w:t>
      </w:r>
      <w:r w:rsidR="00017354">
        <w:t>T</w:t>
      </w:r>
      <w:r w:rsidR="00355AAA" w:rsidRPr="00355AAA">
        <w:t>here is a transition probability from this state to each of the N possible states of the hidden variable at</w:t>
      </w:r>
      <w:r w:rsidR="00017354">
        <w:t xml:space="preserve"> a certain</w:t>
      </w:r>
      <w:r w:rsidR="00355AAA" w:rsidRPr="00355AAA">
        <w:t xml:space="preserve"> time. </w:t>
      </w:r>
    </w:p>
    <w:p w14:paraId="4AF28BBD" w14:textId="5E1D8ACD" w:rsidR="00355AAA" w:rsidRPr="00355AAA" w:rsidRDefault="00017354" w:rsidP="00355AAA">
      <w:pPr>
        <w:numPr>
          <w:ilvl w:val="0"/>
          <w:numId w:val="16"/>
        </w:numPr>
      </w:pPr>
      <w:r>
        <w:t xml:space="preserve">Dynamic </w:t>
      </w:r>
      <w:r w:rsidR="00355AAA" w:rsidRPr="00355AAA">
        <w:t>T</w:t>
      </w:r>
      <w:r>
        <w:t xml:space="preserve">ime </w:t>
      </w:r>
      <w:r w:rsidR="00355AAA" w:rsidRPr="00355AAA">
        <w:t>W</w:t>
      </w:r>
      <w:r>
        <w:t>arping (DTW)</w:t>
      </w:r>
      <w:r w:rsidR="00355AAA" w:rsidRPr="00355AAA">
        <w:t xml:space="preserve"> is used for finding similarities between sequences </w:t>
      </w:r>
      <w:r>
        <w:t xml:space="preserve">of observations </w:t>
      </w:r>
      <w:r w:rsidR="00355AAA" w:rsidRPr="00355AAA">
        <w:t xml:space="preserve">that vary in time or speed. </w:t>
      </w:r>
      <w:r>
        <w:t>To apply</w:t>
      </w:r>
      <w:r>
        <w:t xml:space="preserve"> </w:t>
      </w:r>
      <w:r>
        <w:t>i</w:t>
      </w:r>
      <w:r>
        <w:t xml:space="preserve">t adequately for a </w:t>
      </w:r>
      <w:r w:rsidR="00355AAA" w:rsidRPr="00355AAA">
        <w:t>voice recognition system, it should be able to handle or deal with different speeds of multiple speakers.</w:t>
      </w:r>
    </w:p>
    <w:p w14:paraId="55E7B311" w14:textId="463F3EDE" w:rsidR="00355AAA" w:rsidRPr="00355AAA" w:rsidRDefault="00355AAA" w:rsidP="00355AAA">
      <w:pPr>
        <w:rPr>
          <w:lang w:val="en-IN"/>
        </w:rPr>
      </w:pPr>
      <w:r w:rsidRPr="00355AAA">
        <w:rPr>
          <w:lang w:val="en-IN"/>
        </w:rPr>
        <w:t xml:space="preserve">Furthermore, for an optimal </w:t>
      </w:r>
      <w:r w:rsidR="00017354">
        <w:rPr>
          <w:lang w:val="en-IN"/>
        </w:rPr>
        <w:t xml:space="preserve">sequence </w:t>
      </w:r>
      <w:r w:rsidRPr="00355AAA">
        <w:rPr>
          <w:lang w:val="en-IN"/>
        </w:rPr>
        <w:t>match in DTW</w:t>
      </w:r>
      <w:r w:rsidR="00017354">
        <w:rPr>
          <w:lang w:val="en-IN"/>
        </w:rPr>
        <w:t>,</w:t>
      </w:r>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 xml:space="preserve">The last </w:t>
      </w:r>
      <w:commentRangeStart w:id="40"/>
      <w:r w:rsidRPr="00355AAA">
        <w:t xml:space="preserve">sequence </w:t>
      </w:r>
      <w:commentRangeEnd w:id="40"/>
      <w:r w:rsidR="00017354">
        <w:rPr>
          <w:rStyle w:val="CommentReference"/>
        </w:rPr>
        <w:commentReference w:id="40"/>
      </w:r>
      <w:r w:rsidRPr="00355AAA">
        <w:t>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6B8280B5" w:rsidR="004B0871" w:rsidRDefault="004B0871" w:rsidP="00CC71D3">
      <w:pPr>
        <w:pStyle w:val="Heading3"/>
      </w:pPr>
      <w:bookmarkStart w:id="41" w:name="_Toc454311"/>
      <w:bookmarkStart w:id="42" w:name="_Toc454727"/>
      <w:bookmarkStart w:id="43" w:name="_Toc459788"/>
      <w:bookmarkEnd w:id="38"/>
      <w:r w:rsidRPr="004B0871">
        <w:t>Artificial Intelligence Approach (Knowledge based approach)</w:t>
      </w:r>
      <w:bookmarkEnd w:id="41"/>
      <w:bookmarkEnd w:id="42"/>
      <w:bookmarkEnd w:id="43"/>
    </w:p>
    <w:p w14:paraId="5EF9186C" w14:textId="0BB46750" w:rsidR="00F32DC4" w:rsidRDefault="001D03B8" w:rsidP="00355AAA">
      <w:r>
        <w:t xml:space="preserve">The Artificial Intelligence Approach (Knowledge based approach) </w:t>
      </w:r>
      <w:r w:rsidR="00355AAA" w:rsidRPr="0017185A">
        <w:t xml:space="preserve">is a mixture of pattern recognition and </w:t>
      </w:r>
      <w:r>
        <w:t xml:space="preserve">the </w:t>
      </w:r>
      <w:r w:rsidR="00355AAA" w:rsidRPr="0017185A">
        <w:t>acoustic phonetic approach. In this approach</w:t>
      </w:r>
      <w:r>
        <w:t>,</w:t>
      </w:r>
      <w:r w:rsidR="00355AAA" w:rsidRPr="0017185A">
        <w:t xml:space="preserve"> </w:t>
      </w:r>
      <w:r>
        <w:t>the</w:t>
      </w:r>
      <w:r w:rsidR="004958C0">
        <w:t xml:space="preserve"> </w:t>
      </w:r>
      <w:r w:rsidR="00355AAA" w:rsidRPr="0017185A">
        <w:t xml:space="preserve">recognition of voice is </w:t>
      </w:r>
      <w:r>
        <w:t>conducted</w:t>
      </w:r>
      <w:r w:rsidRPr="0017185A">
        <w:t xml:space="preserve"> </w:t>
      </w:r>
      <w:proofErr w:type="gramStart"/>
      <w:r w:rsidR="00355AAA" w:rsidRPr="0017185A">
        <w:t>similar to</w:t>
      </w:r>
      <w:proofErr w:type="gramEnd"/>
      <w:r w:rsidR="00355AAA" w:rsidRPr="0017185A">
        <w:t xml:space="preserve"> </w:t>
      </w:r>
      <w:r>
        <w:t xml:space="preserve">the way </w:t>
      </w:r>
      <w:r w:rsidR="00355AAA" w:rsidRPr="0017185A">
        <w:t>how human</w:t>
      </w:r>
      <w:r>
        <w:t xml:space="preserve"> beings</w:t>
      </w:r>
      <w:r w:rsidR="00355AAA" w:rsidRPr="0017185A">
        <w:t xml:space="preserve"> </w:t>
      </w:r>
      <w:r w:rsidRPr="0017185A">
        <w:t>appl</w:t>
      </w:r>
      <w:r>
        <w:t>y</w:t>
      </w:r>
      <w:r w:rsidRPr="0017185A">
        <w:t xml:space="preserve"> </w:t>
      </w:r>
      <w:r w:rsidR="00355AAA" w:rsidRPr="0017185A">
        <w:t>intelligence</w:t>
      </w:r>
      <w:r>
        <w:t xml:space="preserve"> to read emotions of others</w:t>
      </w:r>
      <w:r w:rsidR="00355AAA" w:rsidRPr="0017185A">
        <w:t>. This approach use</w:t>
      </w:r>
      <w:r>
        <w:t>s</w:t>
      </w:r>
      <w:r w:rsidR="00355AAA" w:rsidRPr="0017185A">
        <w:t xml:space="preserve"> linguistic</w:t>
      </w:r>
      <w:r>
        <w:t>s</w:t>
      </w:r>
      <w:r w:rsidR="00355AAA" w:rsidRPr="0017185A">
        <w:t xml:space="preserve">, phonetics and spectrogram information of the voice. In the context of voice emotion detection, </w:t>
      </w:r>
      <w:r>
        <w:t xml:space="preserve">the </w:t>
      </w:r>
      <w:r w:rsidRPr="0017185A">
        <w:t>knowledge-based</w:t>
      </w:r>
      <w:r w:rsidR="00355AAA" w:rsidRPr="0017185A">
        <w:t xml:space="preserve"> approach requires a detailed study of spectrograms and is incorporated using rules and procedures which helps in its pure form of knowledge engineering design. </w:t>
      </w:r>
    </w:p>
    <w:p w14:paraId="57525C9D" w14:textId="59E2B133" w:rsidR="00355AAA" w:rsidRDefault="00355AAA" w:rsidP="00355AAA">
      <w:r w:rsidRPr="0017185A">
        <w:t>However</w:t>
      </w:r>
      <w:r w:rsidR="001D03B8">
        <w:t>,</w:t>
      </w:r>
      <w:r w:rsidRPr="0017185A">
        <w:t xml:space="preserve"> due to the problem faced in </w:t>
      </w:r>
      <w:r w:rsidR="001D03B8">
        <w:t xml:space="preserve">the </w:t>
      </w:r>
      <w:r w:rsidRPr="0017185A">
        <w:t>quantification of expert knowledge</w:t>
      </w:r>
      <w:r w:rsidR="001D03B8">
        <w:t>,</w:t>
      </w:r>
      <w:r w:rsidRPr="0017185A">
        <w:t xml:space="preserve"> the success of this approach is limited. </w:t>
      </w:r>
      <w:r w:rsidR="00F32DC4">
        <w:t>Fur</w:t>
      </w:r>
      <w:r w:rsidR="00F32DC4">
        <w:t>ther</w:t>
      </w:r>
      <w:r w:rsidR="00F32DC4">
        <w:t>,</w:t>
      </w:r>
      <w:r w:rsidR="00F32DC4">
        <w:t xml:space="preserve"> the</w:t>
      </w:r>
      <w:r w:rsidRPr="0017185A">
        <w:t xml:space="preserve"> integration of different levels of human knowledge like phonetics, syntax, phonotactics, semantics, lexical access and pragmatics has many difficulties. For this </w:t>
      </w:r>
      <w:r w:rsidRPr="0017185A">
        <w:lastRenderedPageBreak/>
        <w:t>approach</w:t>
      </w:r>
      <w:r w:rsidR="00F32DC4">
        <w:t>,</w:t>
      </w:r>
      <w:r w:rsidRPr="0017185A">
        <w:t xml:space="preserve"> artificial neural networks method </w:t>
      </w:r>
      <w:proofErr w:type="gramStart"/>
      <w:r w:rsidR="00F32DC4">
        <w:t>are</w:t>
      </w:r>
      <w:proofErr w:type="gramEnd"/>
      <w:r w:rsidR="00F32DC4" w:rsidRPr="0017185A">
        <w:t xml:space="preserve"> </w:t>
      </w:r>
      <w:r w:rsidRPr="0017185A">
        <w:t xml:space="preserve">more reliable which </w:t>
      </w:r>
      <w:r w:rsidR="00F32DC4">
        <w:t>are</w:t>
      </w:r>
      <w:r w:rsidR="00F32DC4" w:rsidRPr="0017185A">
        <w:t xml:space="preserve"> </w:t>
      </w:r>
      <w:r w:rsidRPr="0017185A">
        <w:t xml:space="preserve">based on </w:t>
      </w:r>
      <w:r w:rsidR="00F32DC4">
        <w:t xml:space="preserve">a set of </w:t>
      </w:r>
      <w:r w:rsidR="00F32DC4">
        <w:t xml:space="preserve">operations to a set of variables with each operation in the network having a </w:t>
      </w:r>
      <w:r w:rsidRPr="0017185A">
        <w:t>weight attached.</w:t>
      </w:r>
    </w:p>
    <w:p w14:paraId="3F3FCB3A" w14:textId="0DB7E11C" w:rsidR="00102941" w:rsidRDefault="00102941" w:rsidP="00102941">
      <w:pPr>
        <w:pStyle w:val="Heading4"/>
      </w:pPr>
      <w:bookmarkStart w:id="44" w:name="_Toc454312"/>
      <w:bookmarkStart w:id="45" w:name="_Toc454728"/>
      <w:bookmarkStart w:id="46" w:name="_Toc459789"/>
      <w:r w:rsidRPr="00102941">
        <w:t>Classification Algorithms</w:t>
      </w:r>
      <w:bookmarkEnd w:id="44"/>
      <w:bookmarkEnd w:id="45"/>
      <w:bookmarkEnd w:id="46"/>
    </w:p>
    <w:p w14:paraId="0EDB7211" w14:textId="22786B7C" w:rsidR="00355AAA" w:rsidRDefault="00355AAA" w:rsidP="00355AAA">
      <w:pPr>
        <w:pStyle w:val="ListParagraph"/>
        <w:numPr>
          <w:ilvl w:val="0"/>
          <w:numId w:val="18"/>
        </w:numPr>
        <w:spacing w:after="160"/>
        <w:ind w:left="426"/>
      </w:pPr>
      <w:r>
        <w:t>SVM</w:t>
      </w:r>
      <w:r w:rsidR="00F32DC4">
        <w:t>:</w:t>
      </w:r>
      <w:r>
        <w:t xml:space="preserve"> </w:t>
      </w:r>
      <w:r w:rsidR="00F32DC4">
        <w:t xml:space="preserve">The SVM </w:t>
      </w:r>
      <w:r>
        <w:t xml:space="preserve">algorithm considers a set of features as data points in the hyperspace. </w:t>
      </w:r>
      <w:r w:rsidR="009427FD">
        <w:t xml:space="preserve">A </w:t>
      </w:r>
      <w:r>
        <w:t>hyperplane is divided in such a way that it maximi</w:t>
      </w:r>
      <w:r w:rsidR="00F32DC4">
        <w:t>z</w:t>
      </w:r>
      <w:r>
        <w:t>e</w:t>
      </w:r>
      <w:r w:rsidR="00F32DC4">
        <w:t>s</w:t>
      </w:r>
      <w:r>
        <w:t xml:space="preserve"> the distance between this hyperplane and each support vector, while the objective function is minimized. Sometimes</w:t>
      </w:r>
      <w:r w:rsidR="00F32DC4">
        <w:t>,</w:t>
      </w:r>
      <w:r>
        <w:t xml:space="preserve"> dividing the hyperspace is a difficult. Hence</w:t>
      </w:r>
      <w:r w:rsidR="00F32DC4">
        <w:t>,</w:t>
      </w:r>
      <w:r>
        <w:t xml:space="preserve"> SVM allows to misclassify </w:t>
      </w:r>
      <w:r w:rsidR="00F32DC4">
        <w:t xml:space="preserve">a </w:t>
      </w:r>
      <w:r>
        <w:t>few data points using a margin but increases the overall performance. (</w:t>
      </w:r>
      <w:proofErr w:type="spellStart"/>
      <w:r>
        <w:t>Òscar</w:t>
      </w:r>
      <w:proofErr w:type="spellEnd"/>
      <w:r>
        <w:t>, 2017)</w:t>
      </w:r>
      <w:bookmarkStart w:id="47" w:name="_GoBack"/>
      <w:bookmarkEnd w:id="47"/>
    </w:p>
    <w:p w14:paraId="13B3B5DE" w14:textId="6BA418B4" w:rsidR="00355AAA" w:rsidRDefault="00355AAA" w:rsidP="00355AAA">
      <w:pPr>
        <w:pStyle w:val="ListParagraph"/>
        <w:numPr>
          <w:ilvl w:val="0"/>
          <w:numId w:val="18"/>
        </w:numPr>
        <w:spacing w:after="160"/>
        <w:ind w:left="426"/>
      </w:pPr>
      <w:r>
        <w:t>Naïve Bayes</w:t>
      </w:r>
      <w:r w:rsidR="00F32DC4">
        <w:t>:</w:t>
      </w:r>
      <w:r>
        <w:t xml:space="preserve"> It is a simple learning method based on </w:t>
      </w:r>
      <w:r w:rsidR="00D47B5D">
        <w:t xml:space="preserve">the </w:t>
      </w:r>
      <w:r>
        <w:t>Bayes conditional probability rule. The probability</w:t>
      </w:r>
      <w:r w:rsidR="00D47B5D">
        <w:t xml:space="preserve"> of a set of observations to belong to a certain class </w:t>
      </w:r>
      <w:r w:rsidR="00D47B5D">
        <w:t>bases on the method</w:t>
      </w:r>
      <w:r>
        <w:t xml:space="preserve"> that each single feature contributes independently to the final probability result to be a class and each </w:t>
      </w:r>
      <w:r w:rsidR="00D47B5D">
        <w:t xml:space="preserve">feature has </w:t>
      </w:r>
      <w:r>
        <w:t xml:space="preserve">its </w:t>
      </w:r>
      <w:r w:rsidR="00D47B5D">
        <w:t xml:space="preserve">own </w:t>
      </w:r>
      <w:r>
        <w:t>distribution.</w:t>
      </w:r>
    </w:p>
    <w:p w14:paraId="7054C842" w14:textId="32F38A22" w:rsidR="00355AAA" w:rsidRDefault="00D47B5D" w:rsidP="00355AAA">
      <w:pPr>
        <w:pStyle w:val="ListParagraph"/>
        <w:numPr>
          <w:ilvl w:val="0"/>
          <w:numId w:val="18"/>
        </w:numPr>
        <w:spacing w:after="160"/>
        <w:ind w:left="426"/>
      </w:pPr>
      <w:r>
        <w:t>K-Nearest Neigh</w:t>
      </w:r>
      <w:r>
        <w:t>bors</w:t>
      </w:r>
      <w:r w:rsidR="0044598D">
        <w:t xml:space="preserve"> Algorithm</w:t>
      </w:r>
      <w:r>
        <w:t xml:space="preserve"> (</w:t>
      </w:r>
      <w:r w:rsidR="00355AAA">
        <w:t>KNN</w:t>
      </w:r>
      <w:r>
        <w:t>)</w:t>
      </w:r>
      <w:r w:rsidR="00F32DC4">
        <w:t>:</w:t>
      </w:r>
      <w:r w:rsidR="00355AAA">
        <w:t xml:space="preserve"> The K-Nearest Neighbors algorithm is a non-parametric, instance-based learning method used both in classification and regression. In classification</w:t>
      </w:r>
      <w:r w:rsidR="009427FD">
        <w:t>,</w:t>
      </w:r>
      <w:r w:rsidR="00355AAA">
        <w:t xml:space="preserve"> an object in space is identified by a majority vote of its nearest neighbors. The value of k is always positive and requires a relative weighting so that the nearest neighbo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5F1A07E9" w:rsidR="00355AAA" w:rsidRDefault="009D2C4F" w:rsidP="00355AAA">
      <w:pPr>
        <w:pStyle w:val="ListParagraph"/>
        <w:numPr>
          <w:ilvl w:val="0"/>
          <w:numId w:val="18"/>
        </w:numPr>
        <w:spacing w:after="160"/>
        <w:ind w:left="426"/>
      </w:pPr>
      <w:r>
        <w:t>Multilayer perceptron (</w:t>
      </w:r>
      <w:r w:rsidR="00355AAA">
        <w:t>MLP</w:t>
      </w:r>
      <w:r>
        <w:t>)</w:t>
      </w:r>
      <w:r w:rsidR="00362FC6">
        <w:t>:</w:t>
      </w:r>
      <w:r w:rsidR="00355AAA">
        <w:t xml:space="preserve"> The multilayer perceptron (MLP) is a neural network using feed-forward having up to two hidden layers. It is a function where one or more independent variable</w:t>
      </w:r>
      <w:r w:rsidR="008901E7">
        <w:t>s</w:t>
      </w:r>
      <w:r w:rsidR="00355AAA">
        <w:t xml:space="preserve"> are used to minimize the prediction error of one or more target (dependent) variables. It belongs to a class of Deep Neural Network (DNN) and is based on </w:t>
      </w:r>
      <w:r w:rsidR="008901E7">
        <w:t xml:space="preserve">the </w:t>
      </w:r>
      <w:r w:rsidR="00355AAA">
        <w:t>B</w:t>
      </w:r>
      <w:r w:rsidR="008901E7">
        <w:t>ackpropagation (B</w:t>
      </w:r>
      <w:r w:rsidR="00355AAA">
        <w:t>P</w:t>
      </w:r>
      <w:r w:rsidR="008901E7">
        <w:t>)</w:t>
      </w:r>
      <w:r w:rsidR="00355AAA">
        <w:t xml:space="preserve"> learning algorithm. However</w:t>
      </w:r>
      <w:r w:rsidR="008901E7">
        <w:t>,</w:t>
      </w:r>
      <w:r w:rsidR="00355AAA">
        <w:t xml:space="preserve"> major drawback</w:t>
      </w:r>
      <w:r w:rsidR="008901E7">
        <w:t>s</w:t>
      </w:r>
      <w:r w:rsidR="00355AAA">
        <w:t xml:space="preserve"> include heavy computational burdens of densely connected multilayers, structures and deep iterations. Hence</w:t>
      </w:r>
      <w:r w:rsidR="008901E7">
        <w:t>,</w:t>
      </w:r>
      <w:r w:rsidR="00355AAA">
        <w:t xml:space="preserve"> it requires a considerable amount of time for recognition accuracy.</w:t>
      </w:r>
    </w:p>
    <w:p w14:paraId="577614E9" w14:textId="5E38DF58" w:rsidR="00355AAA" w:rsidRDefault="00355AAA" w:rsidP="00355AAA">
      <w:pPr>
        <w:pStyle w:val="ListParagraph"/>
        <w:numPr>
          <w:ilvl w:val="0"/>
          <w:numId w:val="18"/>
        </w:numPr>
        <w:spacing w:after="160"/>
        <w:ind w:left="426"/>
      </w:pPr>
      <w:r>
        <w:t>HMM</w:t>
      </w:r>
      <w:r w:rsidR="008901E7">
        <w:t>:</w:t>
      </w:r>
      <w:r>
        <w:t xml:space="preserve"> Th</w:t>
      </w:r>
      <w:r w:rsidR="008901E7">
        <w:t>e HMM</w:t>
      </w:r>
      <w:r>
        <w:t xml:space="preserve">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w:t>
      </w:r>
      <w:proofErr w:type="spellStart"/>
      <w:r>
        <w:t>markov</w:t>
      </w:r>
      <w:proofErr w:type="spellEnd"/>
      <w:r>
        <w:t xml:space="preserve"> propert</w:t>
      </w:r>
      <w:r w:rsidR="008901E7">
        <w:t>ies</w:t>
      </w:r>
      <w:r>
        <w:t xml:space="preserve">. </w:t>
      </w:r>
    </w:p>
    <w:p w14:paraId="680D2242" w14:textId="77777777" w:rsidR="00355AAA" w:rsidRDefault="00355AAA" w:rsidP="00355AAA">
      <w:pPr>
        <w:ind w:left="426"/>
      </w:pPr>
      <w:r>
        <w:lastRenderedPageBreak/>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540460" cy="1423359"/>
                    </a:xfrm>
                    <a:prstGeom prst="rect">
                      <a:avLst/>
                    </a:prstGeom>
                  </pic:spPr>
                </pic:pic>
              </a:graphicData>
            </a:graphic>
          </wp:inline>
        </w:drawing>
      </w:r>
    </w:p>
    <w:p w14:paraId="16760CA0" w14:textId="34FFF340" w:rsidR="00355AAA" w:rsidRDefault="00355AAA" w:rsidP="00355AAA">
      <w:pPr>
        <w:pStyle w:val="Caption"/>
        <w:jc w:val="center"/>
      </w:pPr>
      <w:bookmarkStart w:id="48" w:name="_Ref458230"/>
      <w:bookmarkStart w:id="49" w:name="_Toc408664"/>
      <w:bookmarkStart w:id="50" w:name="_Toc456562"/>
      <w:r>
        <w:t xml:space="preserve">Figure </w:t>
      </w:r>
      <w:r>
        <w:rPr>
          <w:noProof/>
        </w:rPr>
        <w:fldChar w:fldCharType="begin"/>
      </w:r>
      <w:r>
        <w:rPr>
          <w:noProof/>
        </w:rPr>
        <w:instrText xml:space="preserve"> SEQ Figure \* ARABIC </w:instrText>
      </w:r>
      <w:r>
        <w:rPr>
          <w:noProof/>
        </w:rPr>
        <w:fldChar w:fldCharType="separate"/>
      </w:r>
      <w:r w:rsidR="00EF134A">
        <w:rPr>
          <w:noProof/>
        </w:rPr>
        <w:t>2</w:t>
      </w:r>
      <w:r>
        <w:rPr>
          <w:noProof/>
        </w:rPr>
        <w:fldChar w:fldCharType="end"/>
      </w:r>
      <w:bookmarkEnd w:id="48"/>
      <w:r>
        <w:t xml:space="preserve"> </w:t>
      </w:r>
      <w:r w:rsidRPr="00BD68D1">
        <w:t>Hidden states in HMM</w:t>
      </w:r>
      <w:bookmarkEnd w:id="49"/>
      <w:bookmarkEnd w:id="50"/>
    </w:p>
    <w:p w14:paraId="101035CB" w14:textId="6E01F9BB" w:rsidR="0097471E" w:rsidRPr="00061F8D" w:rsidRDefault="0097471E" w:rsidP="00061F8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hyperlink r:id="rId17" w:history="1">
        <w:r w:rsidRPr="00061F8D">
          <w:rPr>
            <w:rStyle w:val="Hyperlink"/>
            <w:sz w:val="20"/>
            <w:szCs w:val="20"/>
          </w:rPr>
          <w:t>https://en.wikipedia.org/w/index.php?title=Hidden_Markov_model&amp;oldid=872390786</w:t>
        </w:r>
      </w:hyperlink>
    </w:p>
    <w:p w14:paraId="49CF0BC6" w14:textId="09EE567B" w:rsidR="00355AAA" w:rsidRDefault="00355AAA" w:rsidP="00355AAA">
      <w:r>
        <w:t xml:space="preserve">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w:t>
      </w:r>
      <w:proofErr w:type="spellStart"/>
      <w:r>
        <w:t>t</w:t>
      </w:r>
      <w:proofErr w:type="spellEnd"/>
      <w:r>
        <w:t xml:space="preserve">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 xml:space="preserve">There are N possible values for a hidden state space. Given for each of these N possible states, there is a transition probability from the current state to each of the N possible states of the hidden variable at time (t+1), thereby providing N2 transition probabilities. This </w:t>
      </w:r>
      <w:proofErr w:type="spellStart"/>
      <w:r>
        <w:t>NxN</w:t>
      </w:r>
      <w:proofErr w:type="spellEnd"/>
      <w:r>
        <w:t xml:space="preserve">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r w:rsidR="00667291">
        <w:t>me</w:t>
      </w:r>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8252AA">
      <w:pPr>
        <w:pStyle w:val="Heading3"/>
      </w:pPr>
      <w:bookmarkStart w:id="51" w:name="_Toc454313"/>
      <w:bookmarkStart w:id="52" w:name="_Toc454729"/>
      <w:bookmarkStart w:id="53" w:name="_Toc459790"/>
      <w:r w:rsidRPr="00102941">
        <w:lastRenderedPageBreak/>
        <w:t>Voice Emotion Detection Tools</w:t>
      </w:r>
      <w:bookmarkEnd w:id="51"/>
      <w:bookmarkEnd w:id="52"/>
      <w:bookmarkEnd w:id="53"/>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4" w:name="_Toc454314"/>
      <w:bookmarkStart w:id="55" w:name="_Toc454730"/>
      <w:bookmarkStart w:id="56" w:name="_Toc459791"/>
      <w:proofErr w:type="spellStart"/>
      <w:r w:rsidRPr="00355AAA">
        <w:t>EmoVoice</w:t>
      </w:r>
      <w:bookmarkEnd w:id="54"/>
      <w:bookmarkEnd w:id="55"/>
      <w:bookmarkEnd w:id="56"/>
      <w:proofErr w:type="spellEnd"/>
    </w:p>
    <w:p w14:paraId="734DEBDF" w14:textId="79FB6A9B" w:rsidR="00355AAA" w:rsidRPr="00355AAA" w:rsidRDefault="00355AAA" w:rsidP="00355AAA">
      <w:proofErr w:type="spellStart"/>
      <w:r w:rsidRPr="00355AAA">
        <w:t>EmoVoice</w:t>
      </w:r>
      <w:proofErr w:type="spellEnd"/>
      <w:r w:rsidRPr="00355AAA">
        <w:t xml:space="preserve"> is a framework aimed at voiced emotion detection developed by the </w:t>
      </w:r>
      <w:proofErr w:type="spellStart"/>
      <w:r w:rsidRPr="00355AAA">
        <w:t>Institut</w:t>
      </w:r>
      <w:proofErr w:type="spellEnd"/>
      <w:r w:rsidRPr="00355AAA">
        <w:t xml:space="preserve"> </w:t>
      </w:r>
      <w:proofErr w:type="spellStart"/>
      <w:r w:rsidRPr="00355AAA">
        <w:t>für</w:t>
      </w:r>
      <w:proofErr w:type="spellEnd"/>
      <w:r w:rsidRPr="00355AAA">
        <w:t xml:space="preserve"> </w:t>
      </w:r>
      <w:proofErr w:type="spellStart"/>
      <w:r w:rsidRPr="00355AAA">
        <w:t>Informatik</w:t>
      </w:r>
      <w:proofErr w:type="spellEnd"/>
      <w:r w:rsidRPr="00355AAA">
        <w:t>,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xml:space="preserve">. </w:t>
      </w:r>
      <w:proofErr w:type="spellStart"/>
      <w:r w:rsidRPr="00355AAA">
        <w:t>EmoVoice</w:t>
      </w:r>
      <w:proofErr w:type="spellEnd"/>
      <w:r w:rsidRPr="00355AAA">
        <w:t xml:space="preserv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w:t>
      </w:r>
      <w:proofErr w:type="spellStart"/>
      <w:r w:rsidRPr="00355AAA">
        <w:t>EmoVoice</w:t>
      </w:r>
      <w:proofErr w:type="spellEnd"/>
      <w:r w:rsidRPr="00355AAA">
        <w:t xml:space="preserve"> is in Python 3 which enables rapid development and testing. The framework is well-documented, well-organized and is actively maintained. Under the SSI umbrella, </w:t>
      </w:r>
      <w:proofErr w:type="spellStart"/>
      <w:r w:rsidRPr="00355AAA">
        <w:t>EmoVoice</w:t>
      </w:r>
      <w:proofErr w:type="spellEnd"/>
      <w:r w:rsidRPr="00355AAA">
        <w:t xml:space="preserv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proofErr w:type="spellStart"/>
      <w:r w:rsidRPr="00355AAA">
        <w:t>openSMILE</w:t>
      </w:r>
      <w:proofErr w:type="spellEnd"/>
      <w:r w:rsidRPr="00355AAA">
        <w:t xml:space="preserv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57" w:name="_Toc454315"/>
      <w:bookmarkStart w:id="58" w:name="_Toc454731"/>
      <w:bookmarkStart w:id="59" w:name="_Toc459792"/>
      <w:proofErr w:type="spellStart"/>
      <w:r w:rsidRPr="00102941">
        <w:t>OpenSMILE</w:t>
      </w:r>
      <w:bookmarkEnd w:id="57"/>
      <w:bookmarkEnd w:id="58"/>
      <w:bookmarkEnd w:id="59"/>
      <w:proofErr w:type="spellEnd"/>
    </w:p>
    <w:p w14:paraId="65CE3E3C" w14:textId="4344FD06"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xml:space="preserve">. It was initially developed at </w:t>
      </w:r>
      <w:proofErr w:type="spellStart"/>
      <w:r w:rsidRPr="00C042C0">
        <w:rPr>
          <w:lang w:eastAsia="en-IN"/>
        </w:rPr>
        <w:t>Technische</w:t>
      </w:r>
      <w:proofErr w:type="spellEnd"/>
      <w:r w:rsidRPr="00C042C0">
        <w:rPr>
          <w:lang w:eastAsia="en-IN"/>
        </w:rPr>
        <w:t xml:space="preserve"> Universität München and is currently supported by </w:t>
      </w:r>
      <w:proofErr w:type="spellStart"/>
      <w:r w:rsidRPr="00C042C0">
        <w:rPr>
          <w:lang w:eastAsia="en-IN"/>
        </w:rPr>
        <w:t>audEERING</w:t>
      </w:r>
      <w:proofErr w:type="spellEnd"/>
      <w:r w:rsidRPr="00C042C0">
        <w:rPr>
          <w:lang w:eastAsia="en-IN"/>
        </w:rPr>
        <w:t>.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60" w:name="_Toc454316"/>
      <w:bookmarkStart w:id="61" w:name="_Toc454732"/>
      <w:bookmarkStart w:id="62" w:name="_Toc459793"/>
      <w:proofErr w:type="spellStart"/>
      <w:r w:rsidRPr="00102941">
        <w:lastRenderedPageBreak/>
        <w:t>MIRtoolbox</w:t>
      </w:r>
      <w:bookmarkEnd w:id="60"/>
      <w:bookmarkEnd w:id="61"/>
      <w:bookmarkEnd w:id="62"/>
      <w:proofErr w:type="spellEnd"/>
    </w:p>
    <w:p w14:paraId="3A41ACCD"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is a Matlab library developed by the University of </w:t>
      </w:r>
      <w:proofErr w:type="spellStart"/>
      <w:r w:rsidRPr="00C042C0">
        <w:rPr>
          <w:lang w:eastAsia="en-IN"/>
        </w:rPr>
        <w:t>Jyväskylä</w:t>
      </w:r>
      <w:proofErr w:type="spellEnd"/>
      <w:r w:rsidRPr="00C042C0">
        <w:rPr>
          <w:lang w:eastAsia="en-IN"/>
        </w:rPr>
        <w:t>,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would be best suited for those familiar with Matlab.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3" w:name="_Toc454317"/>
      <w:bookmarkStart w:id="64" w:name="_Toc454733"/>
      <w:bookmarkStart w:id="65" w:name="_Toc459794"/>
      <w:proofErr w:type="spellStart"/>
      <w:r w:rsidRPr="00C042C0">
        <w:rPr>
          <w:rFonts w:eastAsia="Times New Roman"/>
          <w:lang w:eastAsia="en-IN"/>
        </w:rPr>
        <w:t>Praat</w:t>
      </w:r>
      <w:bookmarkEnd w:id="63"/>
      <w:bookmarkEnd w:id="64"/>
      <w:bookmarkEnd w:id="65"/>
      <w:proofErr w:type="spellEnd"/>
    </w:p>
    <w:p w14:paraId="3AE2A8EE" w14:textId="77777777" w:rsidR="00355AAA" w:rsidRPr="00C042C0" w:rsidRDefault="00355AAA" w:rsidP="00355AAA">
      <w:pPr>
        <w:rPr>
          <w:lang w:eastAsia="en-IN"/>
        </w:rPr>
      </w:pPr>
      <w:proofErr w:type="spellStart"/>
      <w:r w:rsidRPr="00C042C0">
        <w:rPr>
          <w:lang w:eastAsia="en-IN"/>
        </w:rPr>
        <w:t>Praat</w:t>
      </w:r>
      <w:proofErr w:type="spellEnd"/>
      <w:r w:rsidRPr="00C042C0">
        <w:rPr>
          <w:lang w:eastAsia="en-IN"/>
        </w:rPr>
        <w:t xml:space="preserve">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66" w:name="_Toc454318"/>
      <w:bookmarkStart w:id="67" w:name="_Toc454734"/>
      <w:bookmarkStart w:id="68" w:name="_Toc459795"/>
      <w:r w:rsidRPr="006E6864">
        <w:t xml:space="preserve">Application </w:t>
      </w:r>
      <w:r w:rsidR="00102941">
        <w:t xml:space="preserve">Areas </w:t>
      </w:r>
      <w:r w:rsidRPr="006E6864">
        <w:t>Review</w:t>
      </w:r>
      <w:bookmarkEnd w:id="66"/>
      <w:bookmarkEnd w:id="67"/>
      <w:bookmarkEnd w:id="68"/>
    </w:p>
    <w:p w14:paraId="041FDC48" w14:textId="77777777" w:rsidR="00102941" w:rsidRDefault="00102941" w:rsidP="008252AA">
      <w:pPr>
        <w:pStyle w:val="Heading3"/>
      </w:pPr>
      <w:bookmarkStart w:id="69" w:name="_Toc454319"/>
      <w:bookmarkStart w:id="70" w:name="_Toc454735"/>
      <w:bookmarkStart w:id="71" w:name="_Toc459796"/>
      <w:r w:rsidRPr="00102941">
        <w:t>Applications of Voice Emotion Detection Systems</w:t>
      </w:r>
      <w:bookmarkEnd w:id="69"/>
      <w:bookmarkEnd w:id="70"/>
      <w:bookmarkEnd w:id="71"/>
    </w:p>
    <w:p w14:paraId="55526150" w14:textId="1CC4BD1D" w:rsidR="00102941" w:rsidRDefault="00102941" w:rsidP="00407531">
      <w:pPr>
        <w:pStyle w:val="Heading4"/>
      </w:pPr>
      <w:bookmarkStart w:id="72" w:name="_Toc454320"/>
      <w:bookmarkStart w:id="73" w:name="_Toc454736"/>
      <w:bookmarkStart w:id="74" w:name="_Toc459797"/>
      <w:r w:rsidRPr="00102941">
        <w:t>Robotics</w:t>
      </w:r>
      <w:bookmarkEnd w:id="72"/>
      <w:bookmarkEnd w:id="73"/>
      <w:bookmarkEnd w:id="74"/>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lastRenderedPageBreak/>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spellStart"/>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spellEnd"/>
      <w:proofErr w:type="gramEnd"/>
      <w:r w:rsidRPr="00061F8D">
        <w:rPr>
          <w:rFonts w:eastAsia="Arial" w:cs="Times New Roman"/>
          <w:color w:val="000000" w:themeColor="text1"/>
          <w:sz w:val="20"/>
          <w:szCs w:val="20"/>
        </w:rPr>
        <w:t xml:space="preserve">, S., </w:t>
      </w:r>
      <w:proofErr w:type="spellStart"/>
      <w:r w:rsidRPr="00061F8D">
        <w:rPr>
          <w:rFonts w:eastAsia="Arial" w:cs="Times New Roman"/>
          <w:color w:val="000000" w:themeColor="text1"/>
          <w:sz w:val="20"/>
          <w:szCs w:val="20"/>
        </w:rPr>
        <w:t>Dunđer</w:t>
      </w:r>
      <w:proofErr w:type="spellEnd"/>
      <w:r w:rsidRPr="00061F8D">
        <w:rPr>
          <w:rFonts w:eastAsia="Arial" w:cs="Times New Roman"/>
          <w:color w:val="000000" w:themeColor="text1"/>
          <w:sz w:val="20"/>
          <w:szCs w:val="20"/>
        </w:rPr>
        <w:t xml:space="preserve">,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77777777" w:rsidR="00355AAA" w:rsidRDefault="00355AAA" w:rsidP="00355AAA">
      <w:r w:rsidRPr="5526759F">
        <w:rPr>
          <w:rFonts w:eastAsia="Times New Roman" w:cs="Times New Roman"/>
          <w:szCs w:val="24"/>
        </w:rPr>
        <w:t>Science which focuses on improvement of human communication with the machines.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2AE2001F"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r according to a user’s humor, or even more, express a related emotion, resulting in an increase of synergy with the owner in the cooperation.</w:t>
      </w:r>
    </w:p>
    <w:p w14:paraId="546C2BE1" w14:textId="1D235A19" w:rsidR="00102941" w:rsidRDefault="00102941" w:rsidP="00102941">
      <w:pPr>
        <w:pStyle w:val="Heading4"/>
      </w:pPr>
      <w:bookmarkStart w:id="75" w:name="_Toc454321"/>
      <w:bookmarkStart w:id="76" w:name="_Toc454737"/>
      <w:bookmarkStart w:id="77" w:name="_Toc459798"/>
      <w:r w:rsidRPr="00102941">
        <w:t xml:space="preserve">Automated </w:t>
      </w:r>
      <w:r w:rsidR="00E53710">
        <w:t>C</w:t>
      </w:r>
      <w:r w:rsidRPr="00102941">
        <w:t xml:space="preserve">all </w:t>
      </w:r>
      <w:r w:rsidR="00E53710">
        <w:t>C</w:t>
      </w:r>
      <w:r w:rsidRPr="00102941">
        <w:t>enters</w:t>
      </w:r>
      <w:bookmarkEnd w:id="75"/>
      <w:bookmarkEnd w:id="76"/>
      <w:bookmarkEnd w:id="77"/>
    </w:p>
    <w:p w14:paraId="66A475B8" w14:textId="3B2B688C"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r w:rsidR="00362FC6">
        <w:rPr>
          <w:lang w:eastAsia="en-IN"/>
        </w:rPr>
        <w:t>V</w:t>
      </w:r>
      <w:r w:rsidRPr="00C042C0">
        <w:rPr>
          <w:lang w:eastAsia="en-IN"/>
        </w:rPr>
        <w:t xml:space="preserve">R) and computer telephony integration (CTI) allowing the actions of the computer to be synchronized with actions happening on the phone. </w:t>
      </w:r>
    </w:p>
    <w:p w14:paraId="62500E39" w14:textId="0B56A10C" w:rsidR="00355AAA" w:rsidRDefault="00355AAA" w:rsidP="00355AAA">
      <w:pPr>
        <w:rPr>
          <w:lang w:eastAsia="en-IN"/>
        </w:rPr>
      </w:pPr>
      <w:proofErr w:type="spellStart"/>
      <w:r w:rsidRPr="00C042C0">
        <w:rPr>
          <w:lang w:eastAsia="en-IN"/>
        </w:rPr>
        <w:lastRenderedPageBreak/>
        <w:t>I</w:t>
      </w:r>
      <w:r w:rsidR="00362FC6">
        <w:rPr>
          <w:lang w:eastAsia="en-IN"/>
        </w:rPr>
        <w:t>VR</w:t>
      </w:r>
      <w:r w:rsidRPr="00C042C0">
        <w:rPr>
          <w:lang w:eastAsia="en-IN"/>
        </w:rPr>
        <w:t>is</w:t>
      </w:r>
      <w:proofErr w:type="spellEnd"/>
      <w:r w:rsidRPr="00C042C0">
        <w:rPr>
          <w:lang w:eastAsia="en-IN"/>
        </w:rPr>
        <w:t xml:space="preserve">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 xml:space="preserve">The usage of IVR can reduce queue times. Customers spend less time on hold and need only few attempts to get in touch with the company. Another benefit are extended service hours. </w:t>
      </w:r>
      <w:proofErr w:type="spellStart"/>
      <w:r w:rsidRPr="00355AAA">
        <w:rPr>
          <w:lang w:eastAsia="en-IN"/>
        </w:rPr>
        <w:t>Self service</w:t>
      </w:r>
      <w:proofErr w:type="spellEnd"/>
      <w:r w:rsidRPr="00355AAA">
        <w:rPr>
          <w:lang w:eastAsia="en-IN"/>
        </w:rPr>
        <w:t xml:space="preserv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78" w:name="_Toc454322"/>
      <w:bookmarkStart w:id="79" w:name="_Toc454738"/>
      <w:bookmarkStart w:id="80" w:name="_Toc459799"/>
      <w:r w:rsidRPr="00102941">
        <w:t>Automated Cars</w:t>
      </w:r>
      <w:bookmarkEnd w:id="78"/>
      <w:bookmarkEnd w:id="79"/>
      <w:bookmarkEnd w:id="80"/>
    </w:p>
    <w:p w14:paraId="2EEA10BF" w14:textId="12B1FF14"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81" w:name="_Toc454323"/>
      <w:bookmarkStart w:id="82" w:name="_Toc454739"/>
      <w:bookmarkStart w:id="83" w:name="_Toc459800"/>
      <w:r>
        <w:t>Lie</w:t>
      </w:r>
      <w:r w:rsidRPr="00102941">
        <w:t xml:space="preserve"> detection Systems</w:t>
      </w:r>
      <w:bookmarkEnd w:id="81"/>
      <w:bookmarkEnd w:id="82"/>
      <w:bookmarkEnd w:id="83"/>
    </w:p>
    <w:p w14:paraId="1CAC076E" w14:textId="041D4EDC"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r. Voice analysis software</w:t>
      </w:r>
      <w:r w:rsidR="00CD3C90">
        <w:rPr>
          <w:rFonts w:eastAsia="Times New Roman" w:cs="Times New Roman"/>
          <w:szCs w:val="24"/>
        </w:rPr>
        <w:t xml:space="preserve"> systems</w:t>
      </w:r>
      <w:r w:rsidRPr="221C4291">
        <w:rPr>
          <w:rFonts w:eastAsia="Times New Roman" w:cs="Times New Roman"/>
          <w:szCs w:val="24"/>
        </w:rPr>
        <w:t xml:space="preserve"> perform layered voice analy</w:t>
      </w:r>
      <w:r w:rsidR="00CD3C90">
        <w:rPr>
          <w:rFonts w:eastAsia="Times New Roman" w:cs="Times New Roman"/>
          <w:szCs w:val="24"/>
        </w:rPr>
        <w:t>s</w:t>
      </w:r>
      <w:r w:rsidRPr="221C4291">
        <w:rPr>
          <w:rFonts w:eastAsia="Times New Roman" w:cs="Times New Roman"/>
          <w:szCs w:val="24"/>
        </w:rPr>
        <w:t xml:space="preserve">es </w:t>
      </w:r>
      <w:proofErr w:type="gramStart"/>
      <w:r w:rsidRPr="221C4291">
        <w:rPr>
          <w:rFonts w:eastAsia="Times New Roman" w:cs="Times New Roman"/>
          <w:szCs w:val="24"/>
        </w:rPr>
        <w:t>in order to</w:t>
      </w:r>
      <w:proofErr w:type="gramEnd"/>
      <w:r w:rsidRPr="221C4291">
        <w:rPr>
          <w:rFonts w:eastAsia="Times New Roman" w:cs="Times New Roman"/>
          <w:szCs w:val="24"/>
        </w:rPr>
        <w:t xml:space="preserve"> determine the different stress levels associated with the voice, emotional reactions and cognitive processes associated with the subject’s voices. Different researches carried out show that frequencies within the human voice affect honesty. </w:t>
      </w:r>
    </w:p>
    <w:p w14:paraId="469F57FF" w14:textId="7C81229A" w:rsidR="00102941" w:rsidRDefault="00102941" w:rsidP="008252AA">
      <w:pPr>
        <w:pStyle w:val="Heading3"/>
      </w:pPr>
      <w:bookmarkStart w:id="84" w:name="_Toc454324"/>
      <w:bookmarkStart w:id="85" w:name="_Toc454740"/>
      <w:bookmarkStart w:id="86" w:name="_Toc459801"/>
      <w:r w:rsidRPr="00102941">
        <w:lastRenderedPageBreak/>
        <w:t>Applications of Text Emotion Detection</w:t>
      </w:r>
      <w:bookmarkEnd w:id="84"/>
      <w:bookmarkEnd w:id="85"/>
      <w:bookmarkEnd w:id="86"/>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87" w:name="_Toc454325"/>
      <w:bookmarkStart w:id="88" w:name="_Toc454741"/>
      <w:bookmarkStart w:id="89" w:name="_Toc459802"/>
      <w:r w:rsidRPr="00102941">
        <w:t>Text emotion detection in Business</w:t>
      </w:r>
      <w:bookmarkEnd w:id="87"/>
      <w:bookmarkEnd w:id="88"/>
      <w:bookmarkEnd w:id="89"/>
    </w:p>
    <w:p w14:paraId="5F417FEF" w14:textId="77777777" w:rsidR="00347568" w:rsidRDefault="00347568" w:rsidP="00347568">
      <w:r w:rsidRPr="66A36734">
        <w:rPr>
          <w:rFonts w:eastAsia="Times New Roman" w:cs="Times New Roman"/>
        </w:rPr>
        <w:t xml:space="preserve">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w:t>
      </w:r>
      <w:proofErr w:type="spellStart"/>
      <w:r w:rsidRPr="66A36734">
        <w:rPr>
          <w:rFonts w:eastAsia="Times New Roman" w:cs="Times New Roman"/>
        </w:rPr>
        <w:t>analysed</w:t>
      </w:r>
      <w:proofErr w:type="spellEnd"/>
      <w:r w:rsidRPr="66A36734">
        <w:rPr>
          <w:rFonts w:eastAsia="Times New Roman" w:cs="Times New Roman"/>
        </w:rPr>
        <w:t xml:space="preserve"> from text through their social posting and online feedback. Emotions can be </w:t>
      </w:r>
      <w:proofErr w:type="spellStart"/>
      <w:r w:rsidRPr="66A36734">
        <w:rPr>
          <w:rFonts w:eastAsia="Times New Roman" w:cs="Times New Roman"/>
        </w:rPr>
        <w:t>analysed</w:t>
      </w:r>
      <w:proofErr w:type="spellEnd"/>
      <w:r w:rsidRPr="66A36734">
        <w:rPr>
          <w:rFonts w:eastAsia="Times New Roman" w:cs="Times New Roman"/>
        </w:rPr>
        <w:t xml:space="preserve"> in text and put in to different categories which will help companies to detect which part of business needs improvement.</w:t>
      </w:r>
    </w:p>
    <w:p w14:paraId="11DDA7ED" w14:textId="4E5DE544" w:rsidR="00102941" w:rsidRDefault="00102941" w:rsidP="00102941">
      <w:pPr>
        <w:pStyle w:val="Heading4"/>
      </w:pPr>
      <w:bookmarkStart w:id="90" w:name="_Toc454326"/>
      <w:bookmarkStart w:id="91" w:name="_Toc454742"/>
      <w:bookmarkStart w:id="92" w:name="_Toc459803"/>
      <w:r w:rsidRPr="00102941">
        <w:t>Text emotion detection in Politics</w:t>
      </w:r>
      <w:bookmarkEnd w:id="90"/>
      <w:bookmarkEnd w:id="91"/>
      <w:bookmarkEnd w:id="92"/>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w:t>
      </w:r>
      <w:proofErr w:type="spellStart"/>
      <w:r w:rsidRPr="66A36734">
        <w:rPr>
          <w:rFonts w:eastAsia="Times New Roman" w:cs="Times New Roman"/>
        </w:rPr>
        <w:t>analysed</w:t>
      </w:r>
      <w:proofErr w:type="spellEnd"/>
      <w:r w:rsidRPr="66A36734">
        <w:rPr>
          <w:rFonts w:eastAsia="Times New Roman" w:cs="Times New Roman"/>
        </w:rPr>
        <w:t xml:space="preserve">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3" w:name="_Toc454327"/>
      <w:bookmarkStart w:id="94" w:name="_Toc454743"/>
      <w:bookmarkStart w:id="95" w:name="_Toc459804"/>
      <w:r>
        <w:t>Text</w:t>
      </w:r>
      <w:r w:rsidRPr="00102941">
        <w:t xml:space="preserve"> emotion detection in Psychology</w:t>
      </w:r>
      <w:bookmarkEnd w:id="93"/>
      <w:bookmarkEnd w:id="94"/>
      <w:bookmarkEnd w:id="95"/>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w:t>
      </w:r>
      <w:proofErr w:type="spellStart"/>
      <w:r w:rsidRPr="66A36734">
        <w:rPr>
          <w:rFonts w:eastAsia="Times New Roman" w:cs="Times New Roman"/>
        </w:rPr>
        <w:t>analyse</w:t>
      </w:r>
      <w:proofErr w:type="spellEnd"/>
      <w:r w:rsidRPr="66A36734">
        <w:rPr>
          <w:rFonts w:eastAsia="Times New Roman" w:cs="Times New Roman"/>
        </w:rPr>
        <w:t xml:space="preserv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96" w:name="_Toc454328"/>
      <w:bookmarkStart w:id="97" w:name="_Toc454744"/>
      <w:bookmarkStart w:id="98" w:name="_Toc459805"/>
      <w:r w:rsidRPr="00102941">
        <w:t>Text emotion detection in Finance</w:t>
      </w:r>
      <w:bookmarkEnd w:id="96"/>
      <w:bookmarkEnd w:id="97"/>
      <w:bookmarkEnd w:id="98"/>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w:t>
      </w:r>
      <w:r w:rsidRPr="162BB137">
        <w:rPr>
          <w:rFonts w:eastAsia="Times New Roman" w:cs="Times New Roman"/>
        </w:rPr>
        <w:lastRenderedPageBreak/>
        <w:t xml:space="preserve">incorporation of more news sources and authors these problems can be solved as well as the accuracy can be improved. </w:t>
      </w:r>
    </w:p>
    <w:p w14:paraId="0F3C7003" w14:textId="29C28B96" w:rsidR="00102941" w:rsidRDefault="00102941" w:rsidP="00102941">
      <w:pPr>
        <w:pStyle w:val="Heading4"/>
      </w:pPr>
      <w:bookmarkStart w:id="99" w:name="_Toc454329"/>
      <w:bookmarkStart w:id="100" w:name="_Toc454745"/>
      <w:bookmarkStart w:id="101" w:name="_Toc459806"/>
      <w:commentRangeStart w:id="102"/>
      <w:r>
        <w:t>Text emotion detection on academic services leaving amenities and leisure activities at HSRW</w:t>
      </w:r>
      <w:bookmarkEnd w:id="99"/>
      <w:bookmarkEnd w:id="100"/>
      <w:bookmarkEnd w:id="101"/>
      <w:r>
        <w:t xml:space="preserve"> </w:t>
      </w:r>
      <w:commentRangeEnd w:id="102"/>
      <w:r w:rsidR="002B6341">
        <w:rPr>
          <w:rStyle w:val="CommentReference"/>
          <w:rFonts w:eastAsiaTheme="minorHAnsi" w:cstheme="minorBidi"/>
          <w:iCs w:val="0"/>
          <w:color w:val="auto"/>
        </w:rPr>
        <w:commentReference w:id="102"/>
      </w:r>
    </w:p>
    <w:p w14:paraId="2771D07C" w14:textId="4D635B03" w:rsidR="00347568" w:rsidRPr="00347568" w:rsidRDefault="00347568" w:rsidP="00347568">
      <w:r w:rsidRPr="66A36734">
        <w:rPr>
          <w:rFonts w:eastAsia="Times New Roman" w:cs="Times New Roman"/>
        </w:rPr>
        <w:t>This research intends to identify and analyze the sentiments of the students of the Rhein-</w:t>
      </w:r>
      <w:r w:rsidR="001E500C">
        <w:rPr>
          <w:rFonts w:eastAsia="Times New Roman" w:cs="Times New Roman"/>
        </w:rPr>
        <w:t>Waa</w:t>
      </w:r>
      <w:r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Pr="66A36734">
        <w:rPr>
          <w:rFonts w:eastAsia="Times New Roman" w:cs="Times New Roman"/>
        </w:rPr>
        <w:t>towards available academic services leaving amenities and leisure activities. This analysis helped Rhein-</w:t>
      </w:r>
      <w:r w:rsidR="001E500C">
        <w:rPr>
          <w:rFonts w:eastAsia="Times New Roman" w:cs="Times New Roman"/>
        </w:rPr>
        <w:t>W</w:t>
      </w:r>
      <w:r w:rsidRPr="66A36734">
        <w:rPr>
          <w:rFonts w:eastAsia="Times New Roman" w:cs="Times New Roman"/>
        </w:rPr>
        <w:t xml:space="preserve">aal </w:t>
      </w:r>
      <w:r w:rsidR="001E500C">
        <w:rPr>
          <w:rFonts w:eastAsia="Times New Roman" w:cs="Times New Roman"/>
        </w:rPr>
        <w:t>U</w:t>
      </w:r>
      <w:r w:rsidRPr="66A36734">
        <w:rPr>
          <w:rFonts w:eastAsia="Times New Roman" w:cs="Times New Roman"/>
        </w:rPr>
        <w:t>niversity of Applied Sciences to explore these areas and improve student’s life and experience. However, there are some limitations to this project like drafting of questionnaire, platform limitations and data accuracy. The accuracy of this system can be improved using voice emotion detection as it analyses on voices not on the words.</w:t>
      </w:r>
    </w:p>
    <w:p w14:paraId="1CA1CC9A" w14:textId="43BA35AD" w:rsidR="00102941" w:rsidRDefault="00102941" w:rsidP="008252AA">
      <w:pPr>
        <w:pStyle w:val="Heading3"/>
      </w:pPr>
      <w:bookmarkStart w:id="103" w:name="_Toc529812932"/>
      <w:bookmarkStart w:id="104" w:name="_Toc454330"/>
      <w:bookmarkStart w:id="105" w:name="_Toc454746"/>
      <w:bookmarkStart w:id="106" w:name="_Toc459807"/>
      <w:r>
        <w:t>Facial Emotion Detection and Multimodal Detection</w:t>
      </w:r>
      <w:bookmarkEnd w:id="103"/>
      <w:bookmarkEnd w:id="104"/>
      <w:bookmarkEnd w:id="105"/>
      <w:bookmarkEnd w:id="106"/>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7" w:name="_Toc454331"/>
      <w:bookmarkStart w:id="108" w:name="_Toc454747"/>
      <w:bookmarkStart w:id="109" w:name="_Toc459808"/>
      <w:r>
        <w:rPr>
          <w:rFonts w:eastAsia="Times New Roman"/>
          <w:lang w:eastAsia="en-IN"/>
        </w:rPr>
        <w:t>Media Retrieval and Indexing</w:t>
      </w:r>
      <w:bookmarkEnd w:id="107"/>
      <w:bookmarkEnd w:id="108"/>
      <w:bookmarkEnd w:id="109"/>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10" w:name="_Toc454332"/>
      <w:bookmarkStart w:id="111" w:name="_Toc454748"/>
      <w:bookmarkStart w:id="112" w:name="_Toc459809"/>
      <w:r>
        <w:rPr>
          <w:rFonts w:eastAsia="Times New Roman"/>
          <w:lang w:eastAsia="en-IN"/>
        </w:rPr>
        <w:t>Video Game Testing</w:t>
      </w:r>
      <w:bookmarkEnd w:id="110"/>
      <w:bookmarkEnd w:id="111"/>
      <w:bookmarkEnd w:id="112"/>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3" w:name="_Toc454333"/>
      <w:bookmarkStart w:id="114" w:name="_Toc454749"/>
      <w:bookmarkStart w:id="115" w:name="_Toc459810"/>
      <w:r>
        <w:rPr>
          <w:lang w:eastAsia="en-IN"/>
        </w:rPr>
        <w:t>S</w:t>
      </w:r>
      <w:r>
        <w:rPr>
          <w:rFonts w:eastAsia="Times New Roman"/>
          <w:lang w:eastAsia="en-IN"/>
        </w:rPr>
        <w:t>oftware Usability Testing</w:t>
      </w:r>
      <w:bookmarkEnd w:id="113"/>
      <w:bookmarkEnd w:id="114"/>
      <w:bookmarkEnd w:id="115"/>
    </w:p>
    <w:p w14:paraId="60F6B6A6" w14:textId="5373A34B"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expressions when using the software can be recorded and analyzed </w:t>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xml:space="preserve">. With </w:t>
      </w:r>
      <w:r w:rsidRPr="00C042C0">
        <w:rPr>
          <w:lang w:eastAsia="en-IN"/>
        </w:rPr>
        <w:lastRenderedPageBreak/>
        <w:t xml:space="preserve">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w:t>
      </w:r>
      <w:proofErr w:type="gramStart"/>
      <w:r w:rsidRPr="00C042C0">
        <w:rPr>
          <w:lang w:eastAsia="en-IN"/>
        </w:rPr>
        <w:t>interface</w:t>
      </w:r>
      <w:r w:rsidR="00C45739">
        <w:rPr>
          <w:lang w:eastAsia="en-IN"/>
        </w:rPr>
        <w:t>(</w:t>
      </w:r>
      <w:proofErr w:type="gramEnd"/>
      <w:r w:rsidR="00C45739">
        <w:rPr>
          <w:lang w:eastAsia="en-IN"/>
        </w:rPr>
        <w:t>GUI)</w:t>
      </w:r>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16" w:name="_Toc454334"/>
      <w:bookmarkStart w:id="117" w:name="_Toc454750"/>
      <w:bookmarkStart w:id="118" w:name="_Toc459811"/>
      <w:r>
        <w:rPr>
          <w:lang w:eastAsia="en-IN"/>
        </w:rPr>
        <w:t>Methodology</w:t>
      </w:r>
      <w:bookmarkEnd w:id="116"/>
      <w:bookmarkEnd w:id="117"/>
      <w:bookmarkEnd w:id="118"/>
    </w:p>
    <w:p w14:paraId="30772A33" w14:textId="7634F392" w:rsidR="00B773FC" w:rsidRDefault="00B773FC" w:rsidP="00B773FC">
      <w:pPr>
        <w:rPr>
          <w:lang w:eastAsia="en-IN"/>
        </w:rPr>
      </w:pPr>
      <w:r>
        <w:rPr>
          <w:lang w:eastAsia="en-IN"/>
        </w:rPr>
        <w:t>The project consists of the following stages:</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91013E5" w:rsidR="00B773FC" w:rsidRPr="00B773FC" w:rsidRDefault="00B773FC" w:rsidP="00B773FC">
      <w:pPr>
        <w:pStyle w:val="Caption"/>
        <w:jc w:val="center"/>
        <w:rPr>
          <w:lang w:eastAsia="en-IN"/>
        </w:rPr>
      </w:pPr>
      <w:bookmarkStart w:id="119" w:name="_Toc408665"/>
      <w:bookmarkStart w:id="120" w:name="_Toc456563"/>
      <w:r>
        <w:t xml:space="preserve">Figure </w:t>
      </w:r>
      <w:r>
        <w:fldChar w:fldCharType="begin"/>
      </w:r>
      <w:r>
        <w:instrText xml:space="preserve"> SEQ Figure \* ARABIC </w:instrText>
      </w:r>
      <w:r>
        <w:fldChar w:fldCharType="separate"/>
      </w:r>
      <w:r w:rsidR="00EF134A">
        <w:rPr>
          <w:noProof/>
        </w:rPr>
        <w:t>3</w:t>
      </w:r>
      <w:r>
        <w:fldChar w:fldCharType="end"/>
      </w:r>
      <w:r>
        <w:t xml:space="preserve"> Project </w:t>
      </w:r>
      <w:r w:rsidR="00341412">
        <w:t>Stages</w:t>
      </w:r>
      <w:bookmarkEnd w:id="119"/>
      <w:bookmarkEnd w:id="120"/>
    </w:p>
    <w:p w14:paraId="20DF8E74" w14:textId="52DDA8F4" w:rsidR="00011C03" w:rsidRDefault="00196F5D" w:rsidP="00061F8D">
      <w:pPr>
        <w:pStyle w:val="Heading2"/>
        <w:rPr>
          <w:lang w:eastAsia="en-IN"/>
        </w:rPr>
      </w:pPr>
      <w:bookmarkStart w:id="121" w:name="_Toc454335"/>
      <w:bookmarkStart w:id="122" w:name="_Toc454751"/>
      <w:bookmarkStart w:id="123" w:name="_Toc459812"/>
      <w:r>
        <w:rPr>
          <w:lang w:eastAsia="en-IN"/>
        </w:rPr>
        <w:t>Research, Questionnaire and Interview</w:t>
      </w:r>
      <w:bookmarkEnd w:id="121"/>
      <w:bookmarkEnd w:id="122"/>
      <w:bookmarkEnd w:id="123"/>
    </w:p>
    <w:p w14:paraId="66EC4214" w14:textId="26E15EA3" w:rsidR="00196F5D" w:rsidRDefault="00196F5D" w:rsidP="008252AA">
      <w:pPr>
        <w:pStyle w:val="Heading3"/>
      </w:pPr>
      <w:bookmarkStart w:id="124" w:name="_Toc454336"/>
      <w:bookmarkStart w:id="125" w:name="_Toc454752"/>
      <w:bookmarkStart w:id="126" w:name="_Toc459813"/>
      <w:r>
        <w:t xml:space="preserve">Psychological </w:t>
      </w:r>
      <w:r w:rsidRPr="008252AA">
        <w:t>Research</w:t>
      </w:r>
      <w:bookmarkEnd w:id="124"/>
      <w:bookmarkEnd w:id="125"/>
      <w:bookmarkEnd w:id="126"/>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t xml:space="preserve">may be known for poorly prepared material but the teaching style would be perfectly suited for one of his students, this student may refrain from criticizing poorly prepared material in general. With </w:t>
      </w:r>
      <w:r>
        <w:lastRenderedPageBreak/>
        <w:t>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8252AA">
      <w:pPr>
        <w:pStyle w:val="Heading3"/>
      </w:pPr>
      <w:bookmarkStart w:id="127" w:name="_Toc454337"/>
      <w:bookmarkStart w:id="128" w:name="_Toc454753"/>
      <w:bookmarkStart w:id="129" w:name="_Toc459814"/>
      <w:r>
        <w:t>Questionnaire Design</w:t>
      </w:r>
      <w:r w:rsidR="00196F5D">
        <w:t xml:space="preserve"> and Interview</w:t>
      </w:r>
      <w:bookmarkEnd w:id="127"/>
      <w:bookmarkEnd w:id="128"/>
      <w:bookmarkEnd w:id="129"/>
    </w:p>
    <w:p w14:paraId="45D8E0E9" w14:textId="164C4EB0" w:rsidR="00196F5D" w:rsidRDefault="00196F5D" w:rsidP="003A1AC6">
      <w:pPr>
        <w:rPr>
          <w:lang w:val="en-IN" w:eastAsia="en-IN"/>
        </w:rPr>
      </w:pPr>
      <w:r w:rsidRPr="003A1AC6">
        <w:rPr>
          <w:lang w:val="en-IN" w:eastAsia="en-IN"/>
        </w:rPr>
        <w:t xml:space="preserve">To </w:t>
      </w:r>
      <w:r w:rsidR="009E56AA">
        <w:rPr>
          <w:lang w:val="en-IN" w:eastAsia="en-IN"/>
        </w:rPr>
        <w:t>receive</w:t>
      </w:r>
      <w:r w:rsidR="009E56AA" w:rsidRPr="003A1AC6">
        <w:rPr>
          <w:lang w:val="en-IN" w:eastAsia="en-IN"/>
        </w:rPr>
        <w:t xml:space="preserve"> </w:t>
      </w:r>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30" w:name="_Toc454338"/>
      <w:bookmarkStart w:id="131" w:name="_Toc454754"/>
      <w:bookmarkStart w:id="132" w:name="_Toc459815"/>
      <w:r w:rsidRPr="00061F8D">
        <w:t>Questionnaire Design</w:t>
      </w:r>
      <w:bookmarkEnd w:id="130"/>
      <w:bookmarkEnd w:id="131"/>
      <w:bookmarkEnd w:id="132"/>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lastRenderedPageBreak/>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w:t>
      </w:r>
      <w:commentRangeStart w:id="133"/>
      <w:commentRangeEnd w:id="133"/>
      <w:r w:rsidRPr="00061F8D">
        <w:rPr>
          <w:lang w:val="en-IN" w:eastAsia="en-IN"/>
        </w:rPr>
        <w:commentReference w:id="133"/>
      </w:r>
      <w:r w:rsidRPr="00061F8D">
        <w:rPr>
          <w:lang w:val="en-IN" w:eastAsia="en-IN"/>
        </w:rPr>
        <w:t xml:space="preserve">experience at HSRW). </w:t>
      </w:r>
    </w:p>
    <w:p w14:paraId="52CCAE37" w14:textId="50016946" w:rsidR="00196F5D" w:rsidRPr="00061F8D" w:rsidRDefault="00196F5D" w:rsidP="003A1AC6">
      <w:pPr>
        <w:rPr>
          <w:lang w:val="en-IN" w:eastAsia="en-IN"/>
        </w:rPr>
      </w:pPr>
      <w:r w:rsidRPr="00061F8D">
        <w:rPr>
          <w:lang w:val="en-IN" w:eastAsia="en-IN"/>
        </w:rPr>
        <w:t xml:space="preserve">The suggestion to create two scenarios for one question was implemented </w:t>
      </w:r>
      <w:commentRangeStart w:id="134"/>
      <w:commentRangeEnd w:id="134"/>
      <w:r w:rsidRPr="00061F8D">
        <w:rPr>
          <w:lang w:val="en-IN" w:eastAsia="en-IN"/>
        </w:rPr>
        <w:commentReference w:id="134"/>
      </w:r>
      <w:r w:rsidRPr="00061F8D">
        <w:rPr>
          <w:lang w:val="en-IN" w:eastAsia="en-IN"/>
        </w:rPr>
        <w:t xml:space="preserve"> to extend the length of the answers </w:t>
      </w:r>
      <w:r w:rsidR="00D74C6A">
        <w:rPr>
          <w:lang w:val="en-IN" w:eastAsia="en-IN"/>
        </w:rPr>
        <w:t>responded</w:t>
      </w:r>
      <w:r w:rsidR="00D74C6A" w:rsidRPr="00061F8D">
        <w:rPr>
          <w:lang w:val="en-IN" w:eastAsia="en-IN"/>
        </w:rPr>
        <w:t xml:space="preserve"> </w:t>
      </w:r>
      <w:r w:rsidRPr="00061F8D">
        <w:rPr>
          <w:lang w:val="en-IN" w:eastAsia="en-IN"/>
        </w:rPr>
        <w:t xml:space="preserve">by the </w:t>
      </w:r>
      <w:r w:rsidR="00D74C6A">
        <w:rPr>
          <w:lang w:val="en-IN" w:eastAsia="en-IN"/>
        </w:rPr>
        <w:t>interviewee</w:t>
      </w:r>
      <w:r w:rsidRPr="00061F8D">
        <w:rPr>
          <w:lang w:val="en-IN" w:eastAsia="en-IN"/>
        </w:rPr>
        <w:t xml:space="preserve">. As suggested, both positive as well as negative scenarios were presented to not influence the answer to one </w:t>
      </w:r>
      <w:proofErr w:type="gramStart"/>
      <w:r w:rsidRPr="00061F8D">
        <w:rPr>
          <w:lang w:val="en-IN" w:eastAsia="en-IN"/>
        </w:rPr>
        <w:t>particular direction</w:t>
      </w:r>
      <w:proofErr w:type="gramEnd"/>
      <w:r w:rsidRPr="00061F8D">
        <w:rPr>
          <w:lang w:val="en-IN" w:eastAsia="en-IN"/>
        </w:rPr>
        <w:t>.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 xml:space="preserve">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interview of multiple students at once. At the end of each interview, one question was added that was </w:t>
      </w:r>
      <w:r w:rsidRPr="00061F8D">
        <w:rPr>
          <w:lang w:val="en-IN" w:eastAsia="en-IN"/>
        </w:rPr>
        <w:lastRenderedPageBreak/>
        <w:t>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35" w:name="_Toc454339"/>
      <w:bookmarkStart w:id="136" w:name="_Toc454755"/>
      <w:bookmarkStart w:id="137" w:name="_Toc459816"/>
      <w:r w:rsidRPr="00061F8D">
        <w:rPr>
          <w:lang w:val="en-IN" w:eastAsia="en-IN"/>
        </w:rPr>
        <w:t>Interview Conduct</w:t>
      </w:r>
      <w:bookmarkEnd w:id="135"/>
      <w:bookmarkEnd w:id="136"/>
      <w:bookmarkEnd w:id="137"/>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38" w:name="_Toc454340"/>
      <w:bookmarkStart w:id="139" w:name="_Toc454756"/>
      <w:bookmarkStart w:id="140" w:name="_Toc459817"/>
      <w:r>
        <w:t>Implementation</w:t>
      </w:r>
      <w:bookmarkEnd w:id="138"/>
      <w:bookmarkEnd w:id="139"/>
      <w:bookmarkEnd w:id="140"/>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64A4D4FE" w:rsidR="00B773FC" w:rsidRPr="005403E0" w:rsidRDefault="00B773FC" w:rsidP="00B773FC">
      <w:pPr>
        <w:pStyle w:val="Caption"/>
        <w:jc w:val="center"/>
      </w:pPr>
      <w:bookmarkStart w:id="141" w:name="_Toc408666"/>
      <w:bookmarkStart w:id="142" w:name="_Toc456564"/>
      <w:r>
        <w:t xml:space="preserve">Figure </w:t>
      </w:r>
      <w:r>
        <w:fldChar w:fldCharType="begin"/>
      </w:r>
      <w:r>
        <w:instrText xml:space="preserve"> SEQ Figure \* ARABIC </w:instrText>
      </w:r>
      <w:r>
        <w:fldChar w:fldCharType="separate"/>
      </w:r>
      <w:r w:rsidR="00EF134A">
        <w:rPr>
          <w:noProof/>
        </w:rPr>
        <w:t>4</w:t>
      </w:r>
      <w:r>
        <w:fldChar w:fldCharType="end"/>
      </w:r>
      <w:r>
        <w:t xml:space="preserve"> Implementation Overview</w:t>
      </w:r>
      <w:bookmarkEnd w:id="141"/>
      <w:bookmarkEnd w:id="142"/>
    </w:p>
    <w:p w14:paraId="2A14FFBB" w14:textId="33C24429" w:rsidR="006E6864" w:rsidRDefault="006E6864" w:rsidP="008252AA">
      <w:pPr>
        <w:pStyle w:val="Heading3"/>
      </w:pPr>
      <w:bookmarkStart w:id="143" w:name="_Toc454341"/>
      <w:bookmarkStart w:id="144" w:name="_Toc454757"/>
      <w:bookmarkStart w:id="145" w:name="_Toc459818"/>
      <w:r>
        <w:t>Data pre-processing of interview audio files</w:t>
      </w:r>
      <w:bookmarkEnd w:id="143"/>
      <w:bookmarkEnd w:id="144"/>
      <w:bookmarkEnd w:id="145"/>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influences of the environment of the interviews as well as the microphone specifications may be </w:t>
      </w:r>
      <w:r>
        <w:lastRenderedPageBreak/>
        <w:t xml:space="preserve">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8252AA">
      <w:pPr>
        <w:pStyle w:val="Heading3"/>
      </w:pPr>
      <w:bookmarkStart w:id="146" w:name="_Toc454342"/>
      <w:bookmarkStart w:id="147" w:name="_Toc454758"/>
      <w:bookmarkStart w:id="148" w:name="_Toc459819"/>
      <w:r>
        <w:t>Feature Extraction</w:t>
      </w:r>
      <w:bookmarkEnd w:id="146"/>
      <w:bookmarkEnd w:id="147"/>
      <w:bookmarkEnd w:id="148"/>
    </w:p>
    <w:p w14:paraId="55FB2F52" w14:textId="5D336E7F" w:rsidR="00280320" w:rsidRDefault="00280320" w:rsidP="00F80650">
      <w:pPr>
        <w:rPr>
          <w:rFonts w:eastAsia="Times New Roman" w:cs="Times New Roman"/>
          <w:szCs w:val="24"/>
        </w:rPr>
      </w:pPr>
      <w:r>
        <w:rPr>
          <w:rFonts w:eastAsia="Times New Roman" w:cs="Times New Roman"/>
          <w:szCs w:val="24"/>
        </w:rPr>
        <w:t xml:space="preserve">For feature extraction, an open source real time capable feature extraction tool was used. It was initially developed at TU München and it is currently supported by </w:t>
      </w:r>
      <w:proofErr w:type="spellStart"/>
      <w:r w:rsidR="005A2459" w:rsidRPr="005A2459">
        <w:rPr>
          <w:rFonts w:eastAsia="Times New Roman" w:cs="Times New Roman"/>
          <w:szCs w:val="24"/>
        </w:rPr>
        <w:t>audEERING</w:t>
      </w:r>
      <w:proofErr w:type="spellEnd"/>
      <w:r>
        <w:rPr>
          <w:rFonts w:eastAsia="Times New Roman" w:cs="Times New Roman"/>
          <w:szCs w:val="24"/>
        </w:rPr>
        <w:t xml:space="preserve">. This tool is used for feature extraction as well as pattern recognition and it enables the user to extract large set of audio features in real-time. </w:t>
      </w:r>
      <w:proofErr w:type="spellStart"/>
      <w:r w:rsidR="005A2459">
        <w:rPr>
          <w:rFonts w:eastAsia="Times New Roman" w:cs="Times New Roman"/>
          <w:szCs w:val="24"/>
        </w:rPr>
        <w:t>OpenSMILE</w:t>
      </w:r>
      <w:proofErr w:type="spellEnd"/>
      <w:r w:rsidR="005A2459">
        <w:rPr>
          <w:rFonts w:eastAsia="Times New Roman" w:cs="Times New Roman"/>
          <w:szCs w:val="24"/>
        </w:rPr>
        <w:t xml:space="preserve"> </w:t>
      </w:r>
      <w:r>
        <w:rPr>
          <w:rFonts w:eastAsia="Times New Roman" w:cs="Times New Roman"/>
          <w:szCs w:val="24"/>
        </w:rPr>
        <w:t xml:space="preserve">toolkit is modular and provides flexible feature extraction for signal processing and machine learning applications. </w:t>
      </w:r>
      <w:proofErr w:type="spellStart"/>
      <w:r>
        <w:rPr>
          <w:rFonts w:eastAsia="Times New Roman" w:cs="Times New Roman"/>
          <w:szCs w:val="24"/>
        </w:rPr>
        <w:t>OpenSMILE</w:t>
      </w:r>
      <w:proofErr w:type="spellEnd"/>
      <w:r>
        <w:rPr>
          <w:rFonts w:eastAsia="Times New Roman" w:cs="Times New Roman"/>
          <w:szCs w:val="24"/>
        </w:rPr>
        <w:t xml:space="preserv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w:t>
      </w:r>
      <w:r w:rsidR="002B5AC3">
        <w:rPr>
          <w:rFonts w:eastAsia="Times New Roman" w:cs="Times New Roman"/>
          <w:szCs w:val="24"/>
        </w:rPr>
        <w:t>OS</w:t>
      </w:r>
      <w:r>
        <w:rPr>
          <w:rFonts w:eastAsia="Times New Roman" w:cs="Times New Roman"/>
          <w:szCs w:val="24"/>
        </w:rPr>
        <w:t xml:space="preserve">, </w:t>
      </w:r>
      <w:r w:rsidR="002B5AC3">
        <w:rPr>
          <w:rFonts w:eastAsia="Times New Roman" w:cs="Times New Roman"/>
          <w:szCs w:val="24"/>
        </w:rPr>
        <w:t xml:space="preserve">Windows </w:t>
      </w:r>
      <w:r>
        <w:rPr>
          <w:rFonts w:eastAsia="Times New Roman" w:cs="Times New Roman"/>
          <w:szCs w:val="24"/>
        </w:rPr>
        <w:t xml:space="preserve">and Linux. This tool can be used offline in batch mode for processing large data sets. </w:t>
      </w:r>
    </w:p>
    <w:p w14:paraId="20534CCF" w14:textId="6CDAB46A" w:rsidR="00280320" w:rsidRDefault="002B5AC3" w:rsidP="00280320">
      <w:pPr>
        <w:rPr>
          <w:rFonts w:eastAsia="Times New Roman" w:cs="Times New Roman"/>
          <w:szCs w:val="24"/>
        </w:rPr>
      </w:pP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 xml:space="preserve">provides config files for the frequently used feature sets. The most frequently used feature sets in </w:t>
      </w: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w:t>
      </w:r>
      <w:proofErr w:type="spellStart"/>
      <w:r>
        <w:rPr>
          <w:rFonts w:eastAsia="Times New Roman" w:cs="Times New Roman"/>
          <w:szCs w:val="24"/>
        </w:rPr>
        <w:t>ComParE</w:t>
      </w:r>
      <w:proofErr w:type="spellEnd"/>
      <w:r>
        <w:rPr>
          <w:rFonts w:eastAsia="Times New Roman" w:cs="Times New Roman"/>
          <w:szCs w:val="24"/>
        </w:rPr>
        <w:t xml:space="preserv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The </w:t>
      </w:r>
      <w:proofErr w:type="spellStart"/>
      <w:r>
        <w:rPr>
          <w:rFonts w:eastAsia="Times New Roman" w:cs="Times New Roman"/>
          <w:szCs w:val="24"/>
        </w:rPr>
        <w:t>MediaEval</w:t>
      </w:r>
      <w:proofErr w:type="spellEnd"/>
      <w:r>
        <w:rPr>
          <w:rFonts w:eastAsia="Times New Roman" w:cs="Times New Roman"/>
          <w:szCs w:val="24"/>
        </w:rPr>
        <w:t xml:space="preserve">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lastRenderedPageBreak/>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72DCEA57" w14:textId="7826CD5D" w:rsidR="00280320" w:rsidRPr="00280320" w:rsidRDefault="00280320" w:rsidP="00280320">
      <w:r w:rsidRPr="00A204DE">
        <w:rPr>
          <w:rFonts w:eastAsia="Times New Roman" w:cs="Times New Roman"/>
        </w:rPr>
        <w:t xml:space="preserve">To extract the features, the </w:t>
      </w:r>
      <w:r w:rsidR="002B5AC3" w:rsidRPr="00B013D7">
        <w:rPr>
          <w:rFonts w:eastAsia="Times New Roman" w:cs="Times New Roman"/>
        </w:rPr>
        <w:t xml:space="preserve">INTERSPEECH </w:t>
      </w:r>
      <w:r w:rsidRPr="00A204DE">
        <w:rPr>
          <w:rFonts w:eastAsia="Times New Roman" w:cs="Times New Roman"/>
        </w:rPr>
        <w:t>2009 emotion challenge feature set was used. It is represented by the config file config/emo_ISO9.conf. It contains in total 384 features and the features are saved in ARFF file where new featur</w:t>
      </w:r>
      <w:r w:rsidRPr="00B013D7">
        <w:rPr>
          <w:rFonts w:eastAsia="Times New Roman" w:cs="Times New Roman"/>
        </w:rPr>
        <w:t xml:space="preserve">es were appended to an existing file and this process is called batch processing. With the help of </w:t>
      </w:r>
      <w:r w:rsidRPr="00061F8D">
        <w:rPr>
          <w:rFonts w:eastAsia="Times New Roman" w:cs="Times New Roman"/>
          <w:i/>
          <w:iCs/>
        </w:rPr>
        <w:t>config/emo_ISO9</w:t>
      </w:r>
      <w:r w:rsidRPr="00A204DE">
        <w:rPr>
          <w:rFonts w:eastAsia="Times New Roman" w:cs="Times New Roman"/>
        </w:rPr>
        <w:t xml:space="preserve"> command and changing the directory path to the drive where all audio files were stored</w:t>
      </w:r>
      <w:r w:rsidR="00D85198" w:rsidRPr="00B013D7">
        <w:rPr>
          <w:rFonts w:eastAsia="Times New Roman" w:cs="Times New Roman"/>
        </w:rPr>
        <w:t>.</w:t>
      </w:r>
    </w:p>
    <w:p w14:paraId="642F71A6" w14:textId="656C5BF5" w:rsidR="00102941" w:rsidRDefault="006E6864" w:rsidP="008252AA">
      <w:pPr>
        <w:pStyle w:val="Heading3"/>
      </w:pPr>
      <w:bookmarkStart w:id="149" w:name="_Ref450484"/>
      <w:bookmarkStart w:id="150" w:name="_Toc454343"/>
      <w:bookmarkStart w:id="151" w:name="_Toc454759"/>
      <w:bookmarkStart w:id="152" w:name="_Toc459820"/>
      <w:r>
        <w:t xml:space="preserve">Classification </w:t>
      </w:r>
      <w:r w:rsidR="00121F96">
        <w:t xml:space="preserve">Predictor </w:t>
      </w:r>
      <w:r>
        <w:t>Training</w:t>
      </w:r>
      <w:bookmarkEnd w:id="149"/>
      <w:bookmarkEnd w:id="150"/>
      <w:bookmarkEnd w:id="151"/>
      <w:bookmarkEnd w:id="152"/>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proofErr w:type="spellStart"/>
      <w:r w:rsidRPr="00061F8D">
        <w:rPr>
          <w:i/>
        </w:rPr>
        <w:t>scikit</w:t>
      </w:r>
      <w:proofErr w:type="spellEnd"/>
      <w:r w:rsidRPr="00061F8D">
        <w:rPr>
          <w:i/>
        </w:rPr>
        <w:t>-learn</w:t>
      </w:r>
      <w:r>
        <w:t xml:space="preserve"> (short: </w:t>
      </w:r>
      <w:proofErr w:type="spellStart"/>
      <w:r>
        <w:t>sklearn</w:t>
      </w:r>
      <w:proofErr w:type="spellEnd"/>
      <w:r>
        <w:t>) were used for emotion predictions.</w:t>
      </w:r>
    </w:p>
    <w:p w14:paraId="55E6C78F" w14:textId="77777777" w:rsidR="00EE3C13" w:rsidRDefault="00EE3C13" w:rsidP="00EE3C13">
      <w:r>
        <w:t xml:space="preserve">The training data consists of 1,440 feature vectors from actor audio snippets. In every snippet, one emotion was spoken out. Afterwards, the features from the audio snippets have been extracted with </w:t>
      </w:r>
      <w:proofErr w:type="spellStart"/>
      <w:r>
        <w:t>OpenSMILE</w:t>
      </w:r>
      <w:proofErr w:type="spellEnd"/>
      <w:r>
        <w:t xml:space="preserv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t xml:space="preserve">The process of model fitting is not deterministic, since on the one side the random choice of training and test set and as well the model fitting with this data can lead to different models. To compare a </w:t>
      </w:r>
      <w:r>
        <w:lastRenderedPageBreak/>
        <w:t>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18D4F5B7" w:rsidR="00EE3C13" w:rsidRDefault="00A15585" w:rsidP="00061F8D">
      <w:pPr>
        <w:pStyle w:val="Caption"/>
        <w:jc w:val="center"/>
      </w:pPr>
      <w:bookmarkStart w:id="153" w:name="_Toc408667"/>
      <w:bookmarkStart w:id="154" w:name="_Toc456565"/>
      <w:r>
        <w:t xml:space="preserve">Figure </w:t>
      </w:r>
      <w:r>
        <w:fldChar w:fldCharType="begin"/>
      </w:r>
      <w:r>
        <w:instrText xml:space="preserve"> SEQ Figure \* ARABIC </w:instrText>
      </w:r>
      <w:r>
        <w:fldChar w:fldCharType="separate"/>
      </w:r>
      <w:r w:rsidR="00EF134A">
        <w:rPr>
          <w:noProof/>
        </w:rPr>
        <w:t>5</w:t>
      </w:r>
      <w:r>
        <w:fldChar w:fldCharType="end"/>
      </w:r>
      <w:r>
        <w:t xml:space="preserve"> Accuracy Comparison from Different Classifiers</w:t>
      </w:r>
      <w:bookmarkEnd w:id="153"/>
      <w:bookmarkEnd w:id="154"/>
    </w:p>
    <w:p w14:paraId="64FF47DD" w14:textId="1492AB52" w:rsidR="00102941" w:rsidRDefault="002078A4" w:rsidP="008252AA">
      <w:pPr>
        <w:pStyle w:val="Heading3"/>
      </w:pPr>
      <w:bookmarkStart w:id="155" w:name="_Toc454344"/>
      <w:bookmarkStart w:id="156" w:name="_Toc454760"/>
      <w:bookmarkStart w:id="157" w:name="_Toc459821"/>
      <w:r>
        <w:t>Classification</w:t>
      </w:r>
      <w:r w:rsidR="00102941">
        <w:t xml:space="preserve"> of Interview Audios</w:t>
      </w:r>
      <w:bookmarkEnd w:id="155"/>
      <w:bookmarkEnd w:id="156"/>
      <w:bookmarkEnd w:id="157"/>
    </w:p>
    <w:p w14:paraId="17900581" w14:textId="613073A6" w:rsidR="00C07A0B" w:rsidRDefault="00C07A0B" w:rsidP="00C07A0B">
      <w:r>
        <w:t xml:space="preserve">In the interview predictor training, 100% of the actor data may be used for training the emotion prediction classifiers. Therefore, instead of creating a train-test-split like in section </w:t>
      </w:r>
      <w:r w:rsidR="00061F8D">
        <w:fldChar w:fldCharType="begin"/>
      </w:r>
      <w:r w:rsidR="00061F8D">
        <w:instrText xml:space="preserve"> REF _Ref450484 \r \h </w:instrText>
      </w:r>
      <w:r w:rsidR="00061F8D">
        <w:fldChar w:fldCharType="separate"/>
      </w:r>
      <w:r w:rsidR="00EF134A">
        <w:t>3.2.3</w:t>
      </w:r>
      <w:r w:rsidR="00061F8D">
        <w:fldChar w:fldCharType="end"/>
      </w:r>
      <w:r>
        <w:t xml:space="preserve"> “Predictor training”, in this script, the entire annotations and feature vectors were used. All emotions were encoded with a label encoder and the continuous feature set was standardized, equally as in the prediction of the training data. Moreover, all machine learning algorithms tested with the training </w:t>
      </w:r>
      <w:r>
        <w:lastRenderedPageBreak/>
        <w:t>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pPr>
      <w:bookmarkStart w:id="158" w:name="_Toc454345"/>
      <w:bookmarkStart w:id="159" w:name="_Toc454761"/>
      <w:bookmarkStart w:id="160" w:name="_Toc459822"/>
      <w:r>
        <w:lastRenderedPageBreak/>
        <w:t>Evaluation</w:t>
      </w:r>
      <w:bookmarkEnd w:id="158"/>
      <w:bookmarkEnd w:id="159"/>
      <w:bookmarkEnd w:id="160"/>
    </w:p>
    <w:p w14:paraId="4CF9245B" w14:textId="777E7E9F" w:rsidR="5C263B5E" w:rsidRDefault="102CFBE8" w:rsidP="5C263B5E">
      <w:r w:rsidRPr="102CFBE8">
        <w:rPr>
          <w:rFonts w:eastAsia="Times New Roman" w:cs="Times New Roman"/>
        </w:rPr>
        <w:t>After the recording of interview</w:t>
      </w:r>
      <w:r w:rsidR="00FE0BE7">
        <w:rPr>
          <w:rFonts w:eastAsia="Times New Roman" w:cs="Times New Roman"/>
        </w:rPr>
        <w:t>s</w:t>
      </w:r>
      <w:r w:rsidRPr="102CFBE8">
        <w:rPr>
          <w:rFonts w:eastAsia="Times New Roman" w:cs="Times New Roman"/>
        </w:rPr>
        <w:t xml:space="preserve"> was done, the audio files were </w:t>
      </w:r>
      <w:r w:rsidR="006356C8">
        <w:rPr>
          <w:rFonts w:eastAsia="Times New Roman" w:cs="Times New Roman"/>
        </w:rPr>
        <w:t>split</w:t>
      </w:r>
      <w:r w:rsidRPr="102CFBE8">
        <w:rPr>
          <w:rFonts w:eastAsia="Times New Roman" w:cs="Times New Roman"/>
        </w:rPr>
        <w:t xml:space="preserve"> based on the interviewe</w:t>
      </w:r>
      <w:r w:rsidR="00841F01">
        <w:rPr>
          <w:rFonts w:eastAsia="Times New Roman" w:cs="Times New Roman"/>
        </w:rPr>
        <w:t>e</w:t>
      </w:r>
      <w:r w:rsidR="008B5FDB">
        <w:rPr>
          <w:rFonts w:eastAsia="Times New Roman" w:cs="Times New Roman"/>
        </w:rPr>
        <w:t>’s</w:t>
      </w:r>
      <w:r w:rsidRPr="102CFBE8">
        <w:rPr>
          <w:rFonts w:eastAsia="Times New Roman" w:cs="Times New Roman"/>
        </w:rPr>
        <w:t xml:space="preserve"> response to each category of question. A further splitting was done by normalizing the files using </w:t>
      </w:r>
      <w:r w:rsidR="00234C8D">
        <w:rPr>
          <w:rFonts w:eastAsia="Times New Roman" w:cs="Times New Roman"/>
        </w:rPr>
        <w:t>A</w:t>
      </w:r>
      <w:r w:rsidRPr="102CFBE8">
        <w:rPr>
          <w:rFonts w:eastAsia="Times New Roman" w:cs="Times New Roman"/>
        </w:rPr>
        <w:t>udacity</w:t>
      </w:r>
      <w:r w:rsidR="00234C8D">
        <w:rPr>
          <w:rFonts w:eastAsia="Times New Roman" w:cs="Times New Roman"/>
        </w:rPr>
        <w:t xml:space="preserve"> </w:t>
      </w:r>
      <w:r w:rsidRPr="102CFBE8">
        <w:rPr>
          <w:rFonts w:eastAsia="Times New Roman" w:cs="Times New Roman"/>
        </w:rPr>
        <w:t xml:space="preserve">and annotating the files manually. Two types of </w:t>
      </w:r>
      <w:r w:rsidR="001E7005">
        <w:rPr>
          <w:rFonts w:eastAsia="Times New Roman" w:cs="Times New Roman"/>
        </w:rPr>
        <w:t xml:space="preserve">manual </w:t>
      </w:r>
      <w:r w:rsidRPr="102CFBE8">
        <w:rPr>
          <w:rFonts w:eastAsia="Times New Roman" w:cs="Times New Roman"/>
        </w:rPr>
        <w:t>annotatio</w:t>
      </w:r>
      <w:r w:rsidR="00B36412">
        <w:rPr>
          <w:rFonts w:eastAsia="Times New Roman" w:cs="Times New Roman"/>
        </w:rPr>
        <w:t xml:space="preserve">n, </w:t>
      </w:r>
      <w:r w:rsidR="7C835E8E">
        <w:rPr>
          <w:rFonts w:eastAsia="Times New Roman" w:cs="Times New Roman"/>
        </w:rPr>
        <w:t>voice-based</w:t>
      </w:r>
      <w:r w:rsidR="00B36412">
        <w:rPr>
          <w:rFonts w:eastAsia="Times New Roman" w:cs="Times New Roman"/>
        </w:rPr>
        <w:t xml:space="preserve"> annotation and </w:t>
      </w:r>
      <w:r w:rsidR="00BF4193">
        <w:rPr>
          <w:rFonts w:eastAsia="Times New Roman" w:cs="Times New Roman"/>
        </w:rPr>
        <w:t xml:space="preserve">content-based annotation </w:t>
      </w:r>
      <w:r w:rsidR="00B36412">
        <w:rPr>
          <w:rFonts w:eastAsia="Times New Roman" w:cs="Times New Roman"/>
        </w:rPr>
        <w:t>were</w:t>
      </w:r>
      <w:r w:rsidR="009F0165">
        <w:rPr>
          <w:rFonts w:eastAsia="Times New Roman" w:cs="Times New Roman"/>
        </w:rPr>
        <w:t xml:space="preserve"> carried out.</w:t>
      </w:r>
      <w:bookmarkStart w:id="161" w:name="_Toc454346"/>
      <w:bookmarkStart w:id="162" w:name="_Toc454762"/>
      <w:bookmarkEnd w:id="161"/>
      <w:bookmarkEnd w:id="162"/>
    </w:p>
    <w:p w14:paraId="2F914028" w14:textId="1B60485B" w:rsidR="5C263B5E" w:rsidRPr="00061F8D" w:rsidRDefault="006D44B5" w:rsidP="00061F8D">
      <w:pPr>
        <w:pStyle w:val="ListParagraph"/>
        <w:numPr>
          <w:ilvl w:val="0"/>
          <w:numId w:val="46"/>
        </w:numPr>
        <w:rPr>
          <w:color w:val="000000" w:themeColor="text1"/>
        </w:rPr>
      </w:pPr>
      <w:r w:rsidRPr="00061F8D">
        <w:rPr>
          <w:rFonts w:eastAsia="Times New Roman" w:cs="Times New Roman"/>
        </w:rPr>
        <w:t>Content</w:t>
      </w:r>
      <w:r w:rsidRPr="00061F8D">
        <w:rPr>
          <w:rFonts w:eastAsia="Times New Roman" w:cs="Times New Roman"/>
        </w:rPr>
        <w:t>-</w:t>
      </w:r>
      <w:r w:rsidRPr="00061F8D">
        <w:rPr>
          <w:rFonts w:eastAsia="Times New Roman" w:cs="Times New Roman"/>
        </w:rPr>
        <w:t>based</w:t>
      </w:r>
      <w:r w:rsidRPr="00061F8D">
        <w:rPr>
          <w:rFonts w:eastAsia="Times New Roman" w:cs="Times New Roman"/>
        </w:rPr>
        <w:t xml:space="preserve"> </w:t>
      </w:r>
      <w:r w:rsidR="001E7005">
        <w:rPr>
          <w:rFonts w:eastAsia="Times New Roman" w:cs="Times New Roman"/>
        </w:rPr>
        <w:t xml:space="preserve">manual </w:t>
      </w:r>
      <w:r w:rsidRPr="00061F8D">
        <w:rPr>
          <w:rFonts w:eastAsia="Times New Roman" w:cs="Times New Roman"/>
        </w:rPr>
        <w:t>annotation</w:t>
      </w:r>
      <w:r w:rsidRPr="00061F8D">
        <w:rPr>
          <w:rFonts w:eastAsia="Times New Roman" w:cs="Times New Roman"/>
        </w:rPr>
        <w:t>: This process involves the understanding of the content of the interviewee</w:t>
      </w:r>
      <w:r w:rsidRPr="000A4227">
        <w:rPr>
          <w:rFonts w:eastAsia="Times New Roman" w:cs="Times New Roman"/>
        </w:rPr>
        <w:t xml:space="preserve"> from their</w:t>
      </w:r>
      <w:r w:rsidR="304A4E9B" w:rsidRPr="000A4227">
        <w:rPr>
          <w:rFonts w:eastAsia="Times New Roman" w:cs="Times New Roman"/>
        </w:rPr>
        <w:t xml:space="preserve"> </w:t>
      </w:r>
      <w:r w:rsidRPr="00061F8D">
        <w:rPr>
          <w:rFonts w:eastAsia="Times New Roman" w:cs="Times New Roman"/>
        </w:rPr>
        <w:t>response as comprehended by human intelligence.</w:t>
      </w:r>
      <w:r w:rsidR="08F6C81F" w:rsidRPr="00061F8D">
        <w:rPr>
          <w:rFonts w:eastAsia="Times New Roman" w:cs="Times New Roman"/>
        </w:rPr>
        <w:t xml:space="preserve"> This stage identifies the deviation or reaction based on the added value of an interview</w:t>
      </w:r>
      <w:r w:rsidR="08F6C81F" w:rsidRPr="54467125">
        <w:rPr>
          <w:rFonts w:eastAsia="Times New Roman" w:cs="Times New Roman"/>
        </w:rPr>
        <w:t xml:space="preserve">. </w:t>
      </w:r>
      <w:r w:rsidR="0A33447E" w:rsidRPr="00076E09">
        <w:rPr>
          <w:rFonts w:eastAsia="Times New Roman" w:cs="Times New Roman"/>
        </w:rPr>
        <w:t xml:space="preserve">The </w:t>
      </w:r>
      <w:r w:rsidR="49DB9B49" w:rsidRPr="00076E09">
        <w:rPr>
          <w:rFonts w:eastAsia="Times New Roman" w:cs="Times New Roman"/>
        </w:rPr>
        <w:t>a</w:t>
      </w:r>
      <w:r w:rsidR="054B21E2" w:rsidRPr="00076E09">
        <w:rPr>
          <w:rFonts w:eastAsia="Times New Roman" w:cs="Times New Roman"/>
        </w:rPr>
        <w:t>nnotati</w:t>
      </w:r>
      <w:r w:rsidR="5643D41E" w:rsidRPr="00076E09">
        <w:rPr>
          <w:rFonts w:eastAsia="Times New Roman" w:cs="Times New Roman"/>
        </w:rPr>
        <w:t>on</w:t>
      </w:r>
      <w:r w:rsidR="5643D41E" w:rsidRPr="54467125">
        <w:rPr>
          <w:rFonts w:eastAsia="Times New Roman" w:cs="Times New Roman"/>
        </w:rPr>
        <w:t xml:space="preserve"> </w:t>
      </w:r>
      <w:r w:rsidR="364829AE" w:rsidRPr="54467125">
        <w:rPr>
          <w:rFonts w:eastAsia="Times New Roman" w:cs="Times New Roman"/>
        </w:rPr>
        <w:t>of emo</w:t>
      </w:r>
      <w:r w:rsidR="08929CB5" w:rsidRPr="54467125">
        <w:rPr>
          <w:rFonts w:eastAsia="Times New Roman" w:cs="Times New Roman"/>
        </w:rPr>
        <w:t>tion</w:t>
      </w:r>
      <w:r w:rsidR="5643D41E" w:rsidRPr="54467125">
        <w:rPr>
          <w:rFonts w:eastAsia="Times New Roman" w:cs="Times New Roman"/>
        </w:rPr>
        <w:t xml:space="preserve"> was done </w:t>
      </w:r>
      <w:r w:rsidR="6262968D" w:rsidRPr="54467125">
        <w:rPr>
          <w:rFonts w:eastAsia="Times New Roman" w:cs="Times New Roman"/>
        </w:rPr>
        <w:t xml:space="preserve">by </w:t>
      </w:r>
      <w:r w:rsidR="6262968D" w:rsidRPr="00076E09">
        <w:rPr>
          <w:rFonts w:eastAsia="Times New Roman" w:cs="Times New Roman"/>
        </w:rPr>
        <w:t>cho</w:t>
      </w:r>
      <w:r w:rsidR="65DC7232" w:rsidRPr="00076E09">
        <w:rPr>
          <w:rFonts w:eastAsia="Times New Roman" w:cs="Times New Roman"/>
        </w:rPr>
        <w:t>o</w:t>
      </w:r>
      <w:r w:rsidR="6262968D" w:rsidRPr="00076E09">
        <w:rPr>
          <w:rFonts w:eastAsia="Times New Roman" w:cs="Times New Roman"/>
        </w:rPr>
        <w:t>s</w:t>
      </w:r>
      <w:r w:rsidR="67F6C6C6" w:rsidRPr="00076E09">
        <w:rPr>
          <w:rFonts w:eastAsia="Times New Roman" w:cs="Times New Roman"/>
        </w:rPr>
        <w:t>ing</w:t>
      </w:r>
      <w:r w:rsidR="67F6C6C6" w:rsidRPr="54467125">
        <w:rPr>
          <w:rFonts w:eastAsia="Times New Roman" w:cs="Times New Roman"/>
        </w:rPr>
        <w:t xml:space="preserve"> </w:t>
      </w:r>
      <w:r w:rsidR="7B7AB145" w:rsidRPr="54467125">
        <w:rPr>
          <w:rFonts w:eastAsia="Times New Roman" w:cs="Times New Roman"/>
        </w:rPr>
        <w:t>emotion</w:t>
      </w:r>
      <w:r w:rsidR="15B747E1" w:rsidRPr="54467125">
        <w:rPr>
          <w:rFonts w:eastAsia="Times New Roman" w:cs="Times New Roman"/>
        </w:rPr>
        <w:t xml:space="preserve"> </w:t>
      </w:r>
      <w:r w:rsidR="7B7AB145" w:rsidRPr="54467125">
        <w:rPr>
          <w:rFonts w:eastAsia="Times New Roman" w:cs="Times New Roman"/>
        </w:rPr>
        <w:t>from</w:t>
      </w:r>
      <w:r w:rsidR="5643D41E" w:rsidRPr="54467125">
        <w:rPr>
          <w:rFonts w:eastAsia="Times New Roman" w:cs="Times New Roman"/>
        </w:rPr>
        <w:t xml:space="preserve"> </w:t>
      </w:r>
      <w:r w:rsidR="3DECDB38" w:rsidRPr="54467125">
        <w:rPr>
          <w:rFonts w:eastAsia="Times New Roman" w:cs="Times New Roman"/>
        </w:rPr>
        <w:t>a set o</w:t>
      </w:r>
      <w:r w:rsidR="520D1F47" w:rsidRPr="54467125">
        <w:rPr>
          <w:rFonts w:eastAsia="Times New Roman" w:cs="Times New Roman"/>
        </w:rPr>
        <w:t xml:space="preserve">f </w:t>
      </w:r>
      <w:r w:rsidR="1F97DE20" w:rsidRPr="54467125">
        <w:rPr>
          <w:rFonts w:eastAsia="Times New Roman" w:cs="Times New Roman"/>
        </w:rPr>
        <w:t>8 types</w:t>
      </w:r>
      <w:r w:rsidR="2FAFCC13" w:rsidRPr="54467125">
        <w:rPr>
          <w:rFonts w:eastAsia="Times New Roman" w:cs="Times New Roman"/>
        </w:rPr>
        <w:t xml:space="preserve"> </w:t>
      </w:r>
      <w:r w:rsidR="561E478F" w:rsidRPr="54467125">
        <w:rPr>
          <w:rFonts w:eastAsia="Times New Roman" w:cs="Times New Roman"/>
        </w:rPr>
        <w:t>mainly happy, sad, disgust, surprised,</w:t>
      </w:r>
      <w:r w:rsidR="5E68CA5C" w:rsidRPr="54467125">
        <w:rPr>
          <w:rFonts w:eastAsia="Times New Roman" w:cs="Times New Roman"/>
        </w:rPr>
        <w:t xml:space="preserve"> </w:t>
      </w:r>
      <w:r w:rsidR="0D9D4CE9" w:rsidRPr="54467125">
        <w:rPr>
          <w:rFonts w:eastAsia="Times New Roman" w:cs="Times New Roman"/>
        </w:rPr>
        <w:t xml:space="preserve">angry, </w:t>
      </w:r>
      <w:r w:rsidR="300F9FB9" w:rsidRPr="54467125">
        <w:rPr>
          <w:rFonts w:eastAsia="Times New Roman" w:cs="Times New Roman"/>
        </w:rPr>
        <w:t>fearful,</w:t>
      </w:r>
      <w:r w:rsidR="0D9D4CE9" w:rsidRPr="54467125">
        <w:rPr>
          <w:rFonts w:eastAsia="Times New Roman" w:cs="Times New Roman"/>
        </w:rPr>
        <w:t xml:space="preserve"> calm and neutral.</w:t>
      </w:r>
      <w:r w:rsidR="5E68CA5C" w:rsidRPr="54467125">
        <w:rPr>
          <w:rFonts w:eastAsia="Times New Roman" w:cs="Times New Roman"/>
        </w:rPr>
        <w:t xml:space="preserve"> </w:t>
      </w:r>
      <w:r w:rsidR="08F6C81F" w:rsidRPr="00061F8D">
        <w:rPr>
          <w:rFonts w:eastAsia="Times New Roman" w:cs="Times New Roman"/>
          <w:color w:val="000000" w:themeColor="text1"/>
        </w:rPr>
        <w:t xml:space="preserve"> </w:t>
      </w:r>
    </w:p>
    <w:p w14:paraId="52BE612F" w14:textId="4ACC89A1" w:rsidR="00AD09A6" w:rsidRPr="00AD09A6" w:rsidRDefault="6C8F7C54" w:rsidP="00AD09A6">
      <w:pPr>
        <w:pStyle w:val="ListParagraph"/>
        <w:numPr>
          <w:ilvl w:val="0"/>
          <w:numId w:val="46"/>
        </w:numPr>
      </w:pPr>
      <w:r w:rsidRPr="00061F8D">
        <w:rPr>
          <w:rFonts w:eastAsia="Times New Roman" w:cs="Times New Roman"/>
        </w:rPr>
        <w:t>Voice</w:t>
      </w:r>
      <w:r w:rsidR="00531664" w:rsidRPr="00061F8D">
        <w:rPr>
          <w:rFonts w:eastAsia="Times New Roman" w:cs="Times New Roman"/>
        </w:rPr>
        <w:t>-b</w:t>
      </w:r>
      <w:r w:rsidRPr="00061F8D">
        <w:rPr>
          <w:rFonts w:eastAsia="Times New Roman" w:cs="Times New Roman"/>
        </w:rPr>
        <w:t>ased</w:t>
      </w:r>
      <w:r w:rsidR="00531664" w:rsidRPr="00061F8D">
        <w:rPr>
          <w:rFonts w:eastAsia="Times New Roman" w:cs="Times New Roman"/>
        </w:rPr>
        <w:t xml:space="preserve"> </w:t>
      </w:r>
      <w:r w:rsidR="001E7005">
        <w:rPr>
          <w:rFonts w:eastAsia="Times New Roman" w:cs="Times New Roman"/>
        </w:rPr>
        <w:t xml:space="preserve">manual </w:t>
      </w:r>
      <w:r w:rsidR="00531664" w:rsidRPr="00061F8D">
        <w:rPr>
          <w:rFonts w:eastAsia="Times New Roman" w:cs="Times New Roman"/>
        </w:rPr>
        <w:t xml:space="preserve">annotation: </w:t>
      </w:r>
      <w:r w:rsidRPr="00061F8D">
        <w:rPr>
          <w:rFonts w:eastAsia="Times New Roman" w:cs="Times New Roman"/>
        </w:rPr>
        <w:t xml:space="preserve">This </w:t>
      </w:r>
      <w:r w:rsidR="27B0930A" w:rsidRPr="00061F8D">
        <w:rPr>
          <w:rFonts w:eastAsia="Times New Roman" w:cs="Times New Roman"/>
        </w:rPr>
        <w:t xml:space="preserve">process involves </w:t>
      </w:r>
      <w:r w:rsidR="55FC97D8" w:rsidRPr="55FC97D8">
        <w:rPr>
          <w:rFonts w:eastAsia="Times New Roman" w:cs="Times New Roman"/>
        </w:rPr>
        <w:t xml:space="preserve">detecting </w:t>
      </w:r>
      <w:r w:rsidR="3BA30176" w:rsidRPr="00061F8D">
        <w:rPr>
          <w:rFonts w:eastAsia="Times New Roman" w:cs="Times New Roman"/>
        </w:rPr>
        <w:t xml:space="preserve">the </w:t>
      </w:r>
      <w:r w:rsidR="08727B10" w:rsidRPr="55FC97D8">
        <w:rPr>
          <w:rFonts w:eastAsia="Times New Roman" w:cs="Times New Roman"/>
        </w:rPr>
        <w:t>frequency</w:t>
      </w:r>
      <w:r w:rsidR="7BB08918" w:rsidRPr="55FC97D8">
        <w:rPr>
          <w:rFonts w:eastAsia="Times New Roman" w:cs="Times New Roman"/>
        </w:rPr>
        <w:t xml:space="preserve"> and waveform</w:t>
      </w:r>
      <w:r w:rsidR="348F944B" w:rsidRPr="55FC97D8">
        <w:rPr>
          <w:rFonts w:eastAsia="Times New Roman" w:cs="Times New Roman"/>
        </w:rPr>
        <w:t xml:space="preserve"> of the vo</w:t>
      </w:r>
      <w:r w:rsidR="26A39E2B" w:rsidRPr="55FC97D8">
        <w:rPr>
          <w:rFonts w:eastAsia="Times New Roman" w:cs="Times New Roman"/>
        </w:rPr>
        <w:t xml:space="preserve">cal quality. </w:t>
      </w:r>
      <w:r w:rsidR="7406FD18" w:rsidRPr="55FC97D8">
        <w:rPr>
          <w:rFonts w:eastAsia="Times New Roman" w:cs="Times New Roman"/>
        </w:rPr>
        <w:t xml:space="preserve">For annotating </w:t>
      </w:r>
      <w:r w:rsidR="723C1956" w:rsidRPr="55FC97D8">
        <w:rPr>
          <w:rFonts w:eastAsia="Times New Roman" w:cs="Times New Roman"/>
        </w:rPr>
        <w:t>manually, human</w:t>
      </w:r>
      <w:r w:rsidR="319F9AF1" w:rsidRPr="55FC97D8">
        <w:rPr>
          <w:rFonts w:eastAsia="Times New Roman" w:cs="Times New Roman"/>
        </w:rPr>
        <w:t>s</w:t>
      </w:r>
      <w:r w:rsidR="723C1956" w:rsidRPr="55FC97D8">
        <w:rPr>
          <w:rFonts w:eastAsia="Times New Roman" w:cs="Times New Roman"/>
        </w:rPr>
        <w:t xml:space="preserve"> </w:t>
      </w:r>
      <w:r w:rsidR="52773A9E" w:rsidRPr="55FC97D8">
        <w:rPr>
          <w:rFonts w:eastAsia="Times New Roman" w:cs="Times New Roman"/>
        </w:rPr>
        <w:t xml:space="preserve">can </w:t>
      </w:r>
      <w:r w:rsidR="319F9AF1" w:rsidRPr="55FC97D8">
        <w:rPr>
          <w:rFonts w:eastAsia="Times New Roman" w:cs="Times New Roman"/>
        </w:rPr>
        <w:t>only</w:t>
      </w:r>
      <w:r w:rsidR="673B134F" w:rsidRPr="55FC97D8">
        <w:rPr>
          <w:rFonts w:eastAsia="Times New Roman" w:cs="Times New Roman"/>
        </w:rPr>
        <w:t xml:space="preserve"> focus on</w:t>
      </w:r>
      <w:r w:rsidRPr="00061F8D">
        <w:rPr>
          <w:rFonts w:eastAsia="Times New Roman" w:cs="Times New Roman"/>
        </w:rPr>
        <w:t xml:space="preserve"> </w:t>
      </w:r>
      <w:r w:rsidR="0271A1CC" w:rsidRPr="00061F8D">
        <w:rPr>
          <w:rFonts w:eastAsia="Times New Roman" w:cs="Times New Roman"/>
        </w:rPr>
        <w:t xml:space="preserve">the </w:t>
      </w:r>
      <w:r w:rsidR="708EDBA9" w:rsidRPr="00061F8D">
        <w:rPr>
          <w:rFonts w:eastAsia="Times New Roman" w:cs="Times New Roman"/>
        </w:rPr>
        <w:t>physical</w:t>
      </w:r>
      <w:r w:rsidRPr="00061F8D">
        <w:rPr>
          <w:rFonts w:eastAsia="Times New Roman" w:cs="Times New Roman"/>
        </w:rPr>
        <w:t xml:space="preserve"> qualit</w:t>
      </w:r>
      <w:r w:rsidR="1C1500EC" w:rsidRPr="00061F8D">
        <w:rPr>
          <w:rFonts w:eastAsia="Times New Roman" w:cs="Times New Roman"/>
        </w:rPr>
        <w:t>ies like</w:t>
      </w:r>
      <w:r w:rsidRPr="00061F8D">
        <w:rPr>
          <w:rFonts w:eastAsia="Times New Roman" w:cs="Times New Roman"/>
        </w:rPr>
        <w:t xml:space="preserve"> pitch, </w:t>
      </w:r>
      <w:r w:rsidR="004D1A26">
        <w:rPr>
          <w:rFonts w:eastAsia="Times New Roman" w:cs="Times New Roman"/>
        </w:rPr>
        <w:t>pace</w:t>
      </w:r>
      <w:r w:rsidR="00846D1C">
        <w:rPr>
          <w:rFonts w:eastAsia="Times New Roman" w:cs="Times New Roman"/>
        </w:rPr>
        <w:t xml:space="preserve">, </w:t>
      </w:r>
      <w:r w:rsidRPr="00061F8D">
        <w:rPr>
          <w:rFonts w:eastAsia="Times New Roman" w:cs="Times New Roman"/>
        </w:rPr>
        <w:t xml:space="preserve">roughness and tone of the students when being stimulated with the survey questions. </w:t>
      </w:r>
    </w:p>
    <w:p w14:paraId="25682875" w14:textId="72D7ABFC" w:rsidR="00BF6637" w:rsidRDefault="009C628B" w:rsidP="00A365B4">
      <w:r>
        <w:t xml:space="preserve">The </w:t>
      </w:r>
      <w:r w:rsidR="00C152D2">
        <w:t>machine prediction outputs were cross-validated wi</w:t>
      </w:r>
      <w:r w:rsidR="00242D3F">
        <w:t xml:space="preserve">th human assessment by manual listening </w:t>
      </w:r>
      <w:r w:rsidR="001E5B98">
        <w:t>of the</w:t>
      </w:r>
      <w:r w:rsidR="003C0EB4">
        <w:t xml:space="preserve"> audio file for each question</w:t>
      </w:r>
      <w:r w:rsidR="00950513">
        <w:t xml:space="preserve">. </w:t>
      </w:r>
      <w:r w:rsidR="004A1801">
        <w:t>Each machine prediction was then assessed to be either reasonable or non-reasonable</w:t>
      </w:r>
      <w:r w:rsidR="00133AD3">
        <w:t xml:space="preserve"> based on human observation. </w:t>
      </w:r>
      <w:r w:rsidR="009E1B77">
        <w:t xml:space="preserve">For each audio file per question, additional comments on why the </w:t>
      </w:r>
      <w:r w:rsidR="00841309">
        <w:t xml:space="preserve">prediction was (non-)reasonable </w:t>
      </w:r>
      <w:r w:rsidR="00230E18">
        <w:t>were also made.</w:t>
      </w:r>
      <w:r w:rsidR="00B61879">
        <w:t xml:space="preserve"> Based on the statistics of the validation process, the accuracy of the classifier model </w:t>
      </w:r>
      <w:r w:rsidR="00452B5B">
        <w:t>was calculated.</w:t>
      </w:r>
      <w:r w:rsidR="00DB278E">
        <w:t xml:space="preserve"> As seen in </w:t>
      </w:r>
      <w:r w:rsidR="00DB278E">
        <w:fldChar w:fldCharType="begin"/>
      </w:r>
      <w:r w:rsidR="00DB278E">
        <w:instrText xml:space="preserve"> REF _Ref459507 \h </w:instrText>
      </w:r>
      <w:r w:rsidR="00DB278E">
        <w:fldChar w:fldCharType="separate"/>
      </w:r>
      <w:r w:rsidR="00EF134A">
        <w:t xml:space="preserve">Figure </w:t>
      </w:r>
      <w:r w:rsidR="00EF134A">
        <w:rPr>
          <w:noProof/>
        </w:rPr>
        <w:t>6</w:t>
      </w:r>
      <w:r w:rsidR="00DB278E">
        <w:fldChar w:fldCharType="end"/>
      </w:r>
      <w:r w:rsidR="00DB278E">
        <w:t>, the accuracy of the classifier was 60%</w:t>
      </w:r>
      <w:r w:rsidR="007B3E0D">
        <w:t>.</w:t>
      </w:r>
    </w:p>
    <w:p w14:paraId="73853779" w14:textId="5B6D62AC" w:rsidR="00881A2F" w:rsidRDefault="007343E5" w:rsidP="00464E21">
      <w:pPr>
        <w:jc w:val="center"/>
      </w:pPr>
      <w:r>
        <w:rPr>
          <w:noProof/>
        </w:rPr>
        <w:drawing>
          <wp:inline distT="0" distB="0" distL="0" distR="0" wp14:anchorId="17D6B02A" wp14:editId="494CD301">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1E81A51" w14:textId="37B6597A" w:rsidR="007B3E0D" w:rsidRDefault="00881A2F" w:rsidP="007B3E0D">
      <w:pPr>
        <w:pStyle w:val="Caption"/>
        <w:jc w:val="center"/>
      </w:pPr>
      <w:bookmarkStart w:id="163" w:name="_Ref459507"/>
      <w:bookmarkStart w:id="164" w:name="_Toc408668"/>
      <w:bookmarkStart w:id="165" w:name="_Toc456566"/>
      <w:r>
        <w:t xml:space="preserve">Figure </w:t>
      </w:r>
      <w:r>
        <w:fldChar w:fldCharType="begin"/>
      </w:r>
      <w:r>
        <w:instrText xml:space="preserve"> SEQ Figure \* ARABIC </w:instrText>
      </w:r>
      <w:r>
        <w:fldChar w:fldCharType="separate"/>
      </w:r>
      <w:r w:rsidR="00EF134A">
        <w:rPr>
          <w:noProof/>
        </w:rPr>
        <w:t>6</w:t>
      </w:r>
      <w:r>
        <w:fldChar w:fldCharType="end"/>
      </w:r>
      <w:bookmarkEnd w:id="163"/>
      <w:r>
        <w:t xml:space="preserve"> Classifier Accuracy</w:t>
      </w:r>
      <w:bookmarkEnd w:id="164"/>
      <w:bookmarkEnd w:id="165"/>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66" w:name="_Toc454348"/>
      <w:bookmarkStart w:id="167" w:name="_Toc454764"/>
      <w:bookmarkStart w:id="168" w:name="_Toc459823"/>
      <w:r>
        <w:lastRenderedPageBreak/>
        <w:t>Results, Analysis and Discussion</w:t>
      </w:r>
      <w:bookmarkEnd w:id="166"/>
      <w:bookmarkEnd w:id="167"/>
      <w:bookmarkEnd w:id="168"/>
    </w:p>
    <w:p w14:paraId="42319912" w14:textId="77777777" w:rsidR="00121F96" w:rsidRDefault="00121F96" w:rsidP="00061F8D">
      <w:pPr>
        <w:pStyle w:val="Heading2"/>
      </w:pPr>
      <w:bookmarkStart w:id="169" w:name="_Toc454349"/>
      <w:bookmarkStart w:id="170" w:name="_Toc454765"/>
      <w:bookmarkStart w:id="171" w:name="_Toc459824"/>
      <w:r>
        <w:t>Predictor Analysis</w:t>
      </w:r>
      <w:bookmarkEnd w:id="169"/>
      <w:bookmarkEnd w:id="170"/>
      <w:bookmarkEnd w:id="171"/>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41341F4E"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EF134A">
        <w:t xml:space="preserve">Figure </w:t>
      </w:r>
      <w:r w:rsidR="00EF134A">
        <w:rPr>
          <w:noProof/>
        </w:rPr>
        <w:t>7</w:t>
      </w:r>
      <w:r w:rsidR="00EF720D">
        <w:fldChar w:fldCharType="end"/>
      </w:r>
      <w:r>
        <w:t>. With attribute 17 (“</w:t>
      </w:r>
      <w:proofErr w:type="spellStart"/>
      <w:r>
        <w:t>pc_fftMag_mfcc_sma</w:t>
      </w:r>
      <w:proofErr w:type="spellEnd"/>
      <w:r>
        <w:t>[</w:t>
      </w:r>
      <w:proofErr w:type="gramStart"/>
      <w:r>
        <w:t>1]_</w:t>
      </w:r>
      <w:proofErr w:type="spellStart"/>
      <w:proofErr w:type="gramEnd"/>
      <w:r>
        <w:t>amean</w:t>
      </w:r>
      <w:proofErr w:type="spellEnd"/>
      <w:r>
        <w:t>”) and attribute 200 (“</w:t>
      </w:r>
      <w:proofErr w:type="spellStart"/>
      <w:r>
        <w:t>pcm_RMSenergy_sma_de_linregerrQ</w:t>
      </w:r>
      <w:proofErr w:type="spellEnd"/>
      <w:r>
        <w:t>”),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50772AF0" w:rsidR="00C07A0B" w:rsidRDefault="00EF720D" w:rsidP="00EF720D">
      <w:pPr>
        <w:pStyle w:val="Caption"/>
        <w:jc w:val="center"/>
      </w:pPr>
      <w:bookmarkStart w:id="172" w:name="_Ref458242"/>
      <w:bookmarkStart w:id="173" w:name="_Ref458213"/>
      <w:r>
        <w:t xml:space="preserve">Figure </w:t>
      </w:r>
      <w:r>
        <w:fldChar w:fldCharType="begin"/>
      </w:r>
      <w:r>
        <w:instrText xml:space="preserve"> SEQ Figure \* ARABIC </w:instrText>
      </w:r>
      <w:r>
        <w:fldChar w:fldCharType="separate"/>
      </w:r>
      <w:r w:rsidR="00EF134A">
        <w:rPr>
          <w:noProof/>
        </w:rPr>
        <w:t>7</w:t>
      </w:r>
      <w:r>
        <w:fldChar w:fldCharType="end"/>
      </w:r>
      <w:bookmarkEnd w:id="172"/>
      <w:r>
        <w:t xml:space="preserve"> Decision Tree Classification</w:t>
      </w:r>
      <w:bookmarkEnd w:id="173"/>
    </w:p>
    <w:p w14:paraId="491D057B" w14:textId="566C1DE7" w:rsidR="00121F96" w:rsidRDefault="00121F96" w:rsidP="00061F8D">
      <w:pPr>
        <w:pStyle w:val="Heading2"/>
      </w:pPr>
      <w:bookmarkStart w:id="174" w:name="_Ref453206"/>
      <w:bookmarkStart w:id="175" w:name="_Ref453214"/>
      <w:bookmarkStart w:id="176" w:name="_Ref453225"/>
      <w:bookmarkStart w:id="177" w:name="_Ref453250"/>
      <w:bookmarkStart w:id="178" w:name="_Ref453271"/>
      <w:bookmarkStart w:id="179" w:name="_Toc454350"/>
      <w:bookmarkStart w:id="180" w:name="_Toc454766"/>
      <w:bookmarkStart w:id="181" w:name="_Toc459825"/>
      <w:r>
        <w:t>Academic</w:t>
      </w:r>
      <w:r w:rsidR="008C5870">
        <w:t xml:space="preserve"> Results,</w:t>
      </w:r>
      <w:r>
        <w:t xml:space="preserve"> Analysis</w:t>
      </w:r>
      <w:r w:rsidR="008C5870">
        <w:t xml:space="preserve"> and Discussion</w:t>
      </w:r>
      <w:bookmarkEnd w:id="174"/>
      <w:bookmarkEnd w:id="175"/>
      <w:bookmarkEnd w:id="176"/>
      <w:bookmarkEnd w:id="177"/>
      <w:bookmarkEnd w:id="178"/>
      <w:bookmarkEnd w:id="179"/>
      <w:bookmarkEnd w:id="180"/>
      <w:bookmarkEnd w:id="181"/>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061F8D">
      <w:pPr>
        <w:pStyle w:val="Heading3"/>
      </w:pPr>
      <w:bookmarkStart w:id="182" w:name="_Toc454351"/>
      <w:bookmarkStart w:id="183" w:name="_Toc454767"/>
      <w:bookmarkStart w:id="184" w:name="_Toc459826"/>
      <w:r w:rsidRPr="00685855">
        <w:t>Overall learning experience (Python classifier)</w:t>
      </w:r>
      <w:bookmarkEnd w:id="182"/>
      <w:bookmarkEnd w:id="183"/>
      <w:bookmarkEnd w:id="184"/>
    </w:p>
    <w:p w14:paraId="4A6E0A92" w14:textId="77777777" w:rsidR="00560EF7" w:rsidRPr="00685855" w:rsidRDefault="00560EF7" w:rsidP="00061F8D">
      <w:pPr>
        <w:pStyle w:val="Heading4"/>
      </w:pPr>
      <w:bookmarkStart w:id="185" w:name="_Toc454352"/>
      <w:bookmarkStart w:id="186" w:name="_Toc454768"/>
      <w:bookmarkStart w:id="187" w:name="_Toc459827"/>
      <w:r>
        <w:t>As per general emotion group</w:t>
      </w:r>
      <w:bookmarkEnd w:id="185"/>
      <w:bookmarkEnd w:id="186"/>
      <w:bookmarkEnd w:id="187"/>
    </w:p>
    <w:p w14:paraId="7A986D0F" w14:textId="77777777" w:rsidR="00560EF7" w:rsidRDefault="00560EF7" w:rsidP="00560EF7">
      <w:pPr>
        <w:pStyle w:val="ListParagraph"/>
        <w:jc w:val="center"/>
      </w:pPr>
      <w:r>
        <w:rPr>
          <w:noProof/>
        </w:rPr>
        <w:drawing>
          <wp:inline distT="0" distB="0" distL="0" distR="0" wp14:anchorId="495A9F7F" wp14:editId="53577E7D">
            <wp:extent cx="4846320" cy="2040890"/>
            <wp:effectExtent l="0" t="0" r="1778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9D2C4F" w:rsidRPr="001F632F" w:rsidRDefault="009D2C4F" w:rsidP="00061F8D">
                            <w:pPr>
                              <w:pStyle w:val="Caption"/>
                              <w:jc w:val="center"/>
                              <w:rPr>
                                <w:noProof/>
                              </w:rPr>
                            </w:pPr>
                            <w:bookmarkStart w:id="188" w:name="_Toc408669"/>
                            <w:bookmarkStart w:id="189"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982B41" id="_x0000_t202" coordsize="21600,21600" o:spt="202" path="m,l,21600r21600,l21600,xe">
                <v:stroke joinstyle="miter"/>
                <v:path gradientshapeok="t" o:connecttype="rect"/>
              </v:shapetype>
              <v:shape id="Text Box 8" o:spid="_x0000_s1026"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" stroked="f">
                <v:textbox style="mso-fit-shape-to-text:t" inset="0,0,0,0">
                  <w:txbxContent>
                    <w:p w14:paraId="5E66BE29" w14:textId="10146CF0" w:rsidR="009D2C4F" w:rsidRPr="001F632F" w:rsidRDefault="009D2C4F" w:rsidP="00061F8D">
                      <w:pPr>
                        <w:pStyle w:val="Caption"/>
                        <w:jc w:val="center"/>
                        <w:rPr>
                          <w:noProof/>
                        </w:rPr>
                      </w:pPr>
                      <w:bookmarkStart w:id="190" w:name="_Toc408669"/>
                      <w:bookmarkStart w:id="191"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190"/>
                      <w:bookmarkEnd w:id="191"/>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7"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">
                <v:rect id="Rectangle 34" o:spid="_x0000_s1028"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29"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0"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192" w:name="_Toc454353"/>
      <w:bookmarkStart w:id="193" w:name="_Toc454769"/>
      <w:bookmarkStart w:id="194" w:name="_Toc459828"/>
      <w:r w:rsidRPr="00756EA6">
        <w:t>As per specific individual emotion</w:t>
      </w:r>
      <w:bookmarkEnd w:id="192"/>
      <w:bookmarkEnd w:id="193"/>
      <w:bookmarkEnd w:id="194"/>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44A998A3">
            <wp:extent cx="4900930" cy="2743200"/>
            <wp:effectExtent l="0" t="0" r="13970" b="1270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EFDB0C" w14:textId="6DD0DE40" w:rsidR="00560EF7" w:rsidRDefault="00D527DE" w:rsidP="00061F8D">
      <w:pPr>
        <w:pStyle w:val="Caption"/>
        <w:jc w:val="center"/>
      </w:pPr>
      <w:bookmarkStart w:id="195" w:name="_Toc408670"/>
      <w:bookmarkStart w:id="196" w:name="_Toc456568"/>
      <w:r>
        <w:t xml:space="preserve">Figure </w:t>
      </w:r>
      <w:r>
        <w:fldChar w:fldCharType="begin"/>
      </w:r>
      <w:r>
        <w:instrText xml:space="preserve"> SEQ Figure \* ARABIC </w:instrText>
      </w:r>
      <w:r>
        <w:fldChar w:fldCharType="separate"/>
      </w:r>
      <w:r w:rsidR="00EF134A">
        <w:rPr>
          <w:noProof/>
        </w:rPr>
        <w:t>9</w:t>
      </w:r>
      <w:r>
        <w:fldChar w:fldCharType="end"/>
      </w:r>
      <w:r>
        <w:t xml:space="preserve"> Individual Emotion, Predicted vs. Content-based</w:t>
      </w:r>
      <w:bookmarkEnd w:id="195"/>
      <w:bookmarkEnd w:id="196"/>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061F8D">
      <w:pPr>
        <w:pStyle w:val="Heading3"/>
      </w:pPr>
      <w:bookmarkStart w:id="197" w:name="_Toc454354"/>
      <w:bookmarkStart w:id="198" w:name="_Toc454770"/>
      <w:bookmarkStart w:id="199" w:name="_Toc459829"/>
      <w:r>
        <w:lastRenderedPageBreak/>
        <w:t>Learning experience as per 5 different areas of teaching service (Python classifier)</w:t>
      </w:r>
      <w:bookmarkEnd w:id="197"/>
      <w:bookmarkEnd w:id="198"/>
      <w:bookmarkEnd w:id="199"/>
    </w:p>
    <w:p w14:paraId="4A065D45" w14:textId="77777777" w:rsidR="00560EF7" w:rsidRPr="00F61066" w:rsidRDefault="00560EF7" w:rsidP="00061F8D">
      <w:pPr>
        <w:pStyle w:val="Heading4"/>
      </w:pPr>
      <w:bookmarkStart w:id="200" w:name="_Toc454355"/>
      <w:bookmarkStart w:id="201" w:name="_Toc454771"/>
      <w:bookmarkStart w:id="202" w:name="_Toc459830"/>
      <w:r w:rsidRPr="00F61066">
        <w:t>Teaching methodology and style</w:t>
      </w:r>
      <w:bookmarkEnd w:id="200"/>
      <w:bookmarkEnd w:id="201"/>
      <w:bookmarkEnd w:id="202"/>
    </w:p>
    <w:p w14:paraId="110879CF" w14:textId="77777777" w:rsidR="00994DB7" w:rsidRDefault="00560EF7" w:rsidP="00061F8D">
      <w:pPr>
        <w:pStyle w:val="ListParagraph"/>
        <w:keepNext/>
        <w:ind w:left="1080"/>
        <w:jc w:val="center"/>
      </w:pPr>
      <w:r>
        <w:rPr>
          <w:noProof/>
        </w:rPr>
        <w:drawing>
          <wp:inline distT="0" distB="0" distL="0" distR="0" wp14:anchorId="395190E3" wp14:editId="2401CA70">
            <wp:extent cx="4873752" cy="2404745"/>
            <wp:effectExtent l="0" t="0" r="3175" b="0"/>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1350A63" w14:textId="66B52285" w:rsidR="00560EF7" w:rsidRDefault="00994DB7" w:rsidP="00061F8D">
      <w:pPr>
        <w:pStyle w:val="Caption"/>
        <w:jc w:val="center"/>
      </w:pPr>
      <w:bookmarkStart w:id="203" w:name="_Ref450788"/>
      <w:bookmarkStart w:id="204" w:name="_Toc408671"/>
      <w:bookmarkStart w:id="205" w:name="_Toc456569"/>
      <w:r>
        <w:t xml:space="preserve">Figure </w:t>
      </w:r>
      <w:r>
        <w:fldChar w:fldCharType="begin"/>
      </w:r>
      <w:r>
        <w:instrText xml:space="preserve"> SEQ Figure \* ARABIC </w:instrText>
      </w:r>
      <w:r>
        <w:fldChar w:fldCharType="separate"/>
      </w:r>
      <w:r w:rsidR="00EF134A">
        <w:rPr>
          <w:noProof/>
        </w:rPr>
        <w:t>10</w:t>
      </w:r>
      <w:r>
        <w:fldChar w:fldCharType="end"/>
      </w:r>
      <w:bookmarkEnd w:id="203"/>
      <w:r>
        <w:t xml:space="preserve"> Emotions on Teaching Methodology and Style</w:t>
      </w:r>
      <w:bookmarkEnd w:id="204"/>
      <w:bookmarkEnd w:id="205"/>
    </w:p>
    <w:p w14:paraId="15880C21" w14:textId="4D8313CE"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EF134A">
        <w:t xml:space="preserve">Figure </w:t>
      </w:r>
      <w:r w:rsidR="00EF134A">
        <w:rPr>
          <w:noProof/>
        </w:rPr>
        <w:t>10</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06" w:name="_Toc454356"/>
      <w:bookmarkStart w:id="207" w:name="_Toc454772"/>
      <w:bookmarkStart w:id="208" w:name="_Toc459831"/>
      <w:r w:rsidRPr="00F61066">
        <w:t>Course Curriculum</w:t>
      </w:r>
      <w:bookmarkEnd w:id="206"/>
      <w:bookmarkEnd w:id="207"/>
      <w:bookmarkEnd w:id="208"/>
    </w:p>
    <w:p w14:paraId="13F34D96" w14:textId="77777777" w:rsidR="007C39B4" w:rsidRDefault="00560EF7" w:rsidP="00061F8D">
      <w:pPr>
        <w:pStyle w:val="ListParagraph"/>
        <w:keepNext/>
        <w:ind w:left="1080"/>
        <w:jc w:val="center"/>
      </w:pPr>
      <w:r>
        <w:rPr>
          <w:noProof/>
        </w:rPr>
        <w:drawing>
          <wp:inline distT="0" distB="0" distL="0" distR="0" wp14:anchorId="188716D9" wp14:editId="7591EC1B">
            <wp:extent cx="4901184" cy="2368296"/>
            <wp:effectExtent l="0" t="0" r="1270" b="0"/>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CE69610" w14:textId="78BFECF6" w:rsidR="00560EF7" w:rsidRDefault="007C39B4" w:rsidP="00061F8D">
      <w:pPr>
        <w:pStyle w:val="Caption"/>
        <w:jc w:val="center"/>
      </w:pPr>
      <w:bookmarkStart w:id="209" w:name="_Ref450807"/>
      <w:bookmarkStart w:id="210" w:name="_Toc408672"/>
      <w:bookmarkStart w:id="211" w:name="_Toc456570"/>
      <w:r>
        <w:t xml:space="preserve">Figure </w:t>
      </w:r>
      <w:r>
        <w:fldChar w:fldCharType="begin"/>
      </w:r>
      <w:r>
        <w:instrText xml:space="preserve"> SEQ Figure \* ARABIC </w:instrText>
      </w:r>
      <w:r>
        <w:fldChar w:fldCharType="separate"/>
      </w:r>
      <w:r w:rsidR="00EF134A">
        <w:rPr>
          <w:noProof/>
        </w:rPr>
        <w:t>11</w:t>
      </w:r>
      <w:r>
        <w:fldChar w:fldCharType="end"/>
      </w:r>
      <w:bookmarkEnd w:id="209"/>
      <w:r>
        <w:t xml:space="preserve"> Emotions on Course Curriculum</w:t>
      </w:r>
      <w:bookmarkEnd w:id="210"/>
      <w:bookmarkEnd w:id="211"/>
    </w:p>
    <w:p w14:paraId="4DAAC09F" w14:textId="05B6A09E"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EF134A">
        <w:t xml:space="preserve">Figure </w:t>
      </w:r>
      <w:r w:rsidR="00EF134A">
        <w:rPr>
          <w:noProof/>
        </w:rPr>
        <w:t>11</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12" w:name="_Toc454357"/>
      <w:bookmarkStart w:id="213" w:name="_Toc454773"/>
      <w:bookmarkStart w:id="214" w:name="_Toc459832"/>
      <w:r w:rsidRPr="00F61066">
        <w:lastRenderedPageBreak/>
        <w:t>Timing of classes</w:t>
      </w:r>
      <w:bookmarkEnd w:id="212"/>
      <w:bookmarkEnd w:id="213"/>
      <w:bookmarkEnd w:id="214"/>
    </w:p>
    <w:p w14:paraId="0206B2CB" w14:textId="77777777" w:rsidR="002C0749" w:rsidRDefault="00560EF7" w:rsidP="00061F8D">
      <w:pPr>
        <w:pStyle w:val="ListParagraph"/>
        <w:keepNext/>
        <w:ind w:left="1080"/>
        <w:jc w:val="center"/>
      </w:pPr>
      <w:r>
        <w:rPr>
          <w:noProof/>
        </w:rPr>
        <w:drawing>
          <wp:inline distT="0" distB="0" distL="0" distR="0" wp14:anchorId="1843E4F4" wp14:editId="13806B10">
            <wp:extent cx="4900930" cy="2450592"/>
            <wp:effectExtent l="0" t="0" r="1270" b="63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2DEAB2A" w14:textId="03E90B5A" w:rsidR="00560EF7" w:rsidRDefault="002C0749" w:rsidP="00061F8D">
      <w:pPr>
        <w:pStyle w:val="Caption"/>
        <w:jc w:val="center"/>
      </w:pPr>
      <w:bookmarkStart w:id="215" w:name="_Ref450817"/>
      <w:bookmarkStart w:id="216" w:name="_Toc408673"/>
      <w:bookmarkStart w:id="217" w:name="_Toc456571"/>
      <w:r>
        <w:t xml:space="preserve">Figure </w:t>
      </w:r>
      <w:r>
        <w:fldChar w:fldCharType="begin"/>
      </w:r>
      <w:r>
        <w:instrText xml:space="preserve"> SEQ Figure \* ARABIC </w:instrText>
      </w:r>
      <w:r>
        <w:fldChar w:fldCharType="separate"/>
      </w:r>
      <w:r w:rsidR="00EF134A">
        <w:rPr>
          <w:noProof/>
        </w:rPr>
        <w:t>12</w:t>
      </w:r>
      <w:r>
        <w:fldChar w:fldCharType="end"/>
      </w:r>
      <w:bookmarkEnd w:id="215"/>
      <w:r>
        <w:t xml:space="preserve"> Emotions on Timing of Classes</w:t>
      </w:r>
      <w:bookmarkEnd w:id="216"/>
      <w:bookmarkEnd w:id="217"/>
    </w:p>
    <w:p w14:paraId="2F2F4BF1" w14:textId="7E3D2E43"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EF134A">
        <w:t xml:space="preserve">Figure </w:t>
      </w:r>
      <w:r w:rsidR="00EF134A">
        <w:rPr>
          <w:noProof/>
        </w:rPr>
        <w:t>12</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18" w:name="_Toc454358"/>
      <w:bookmarkStart w:id="219" w:name="_Toc454774"/>
      <w:bookmarkStart w:id="220" w:name="_Toc459833"/>
      <w:r w:rsidRPr="00F61066">
        <w:t>Quality of teaching</w:t>
      </w:r>
      <w:bookmarkEnd w:id="218"/>
      <w:bookmarkEnd w:id="219"/>
      <w:bookmarkEnd w:id="220"/>
    </w:p>
    <w:p w14:paraId="3EBAC7F0" w14:textId="77777777" w:rsidR="002C0749" w:rsidRDefault="00560EF7" w:rsidP="00061F8D">
      <w:pPr>
        <w:pStyle w:val="ListParagraph"/>
        <w:keepNext/>
        <w:ind w:left="1080"/>
        <w:jc w:val="center"/>
      </w:pPr>
      <w:r>
        <w:rPr>
          <w:noProof/>
        </w:rPr>
        <w:drawing>
          <wp:inline distT="0" distB="0" distL="0" distR="0" wp14:anchorId="13947560" wp14:editId="4FFCA63D">
            <wp:extent cx="4900930" cy="2432304"/>
            <wp:effectExtent l="0" t="0" r="1270" b="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5DC0D4D" w14:textId="1868DAF0" w:rsidR="00560EF7" w:rsidRDefault="002C0749" w:rsidP="00061F8D">
      <w:pPr>
        <w:pStyle w:val="Caption"/>
        <w:jc w:val="center"/>
      </w:pPr>
      <w:bookmarkStart w:id="221" w:name="_Ref450834"/>
      <w:bookmarkStart w:id="222" w:name="_Toc408674"/>
      <w:bookmarkStart w:id="223" w:name="_Toc456572"/>
      <w:r>
        <w:t xml:space="preserve">Figure </w:t>
      </w:r>
      <w:r>
        <w:fldChar w:fldCharType="begin"/>
      </w:r>
      <w:r>
        <w:instrText xml:space="preserve"> SEQ Figure \* ARABIC </w:instrText>
      </w:r>
      <w:r>
        <w:fldChar w:fldCharType="separate"/>
      </w:r>
      <w:r w:rsidR="00EF134A">
        <w:rPr>
          <w:noProof/>
        </w:rPr>
        <w:t>13</w:t>
      </w:r>
      <w:r>
        <w:fldChar w:fldCharType="end"/>
      </w:r>
      <w:bookmarkEnd w:id="221"/>
      <w:r>
        <w:t xml:space="preserve"> Emotions on Quality of Teaching</w:t>
      </w:r>
      <w:bookmarkEnd w:id="222"/>
      <w:bookmarkEnd w:id="223"/>
    </w:p>
    <w:p w14:paraId="464C8FF6" w14:textId="64CB0F29"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EF134A">
        <w:t xml:space="preserve">Figure </w:t>
      </w:r>
      <w:r w:rsidR="00EF134A">
        <w:rPr>
          <w:noProof/>
        </w:rPr>
        <w:t>13</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24" w:name="_Toc454359"/>
      <w:bookmarkStart w:id="225" w:name="_Toc454775"/>
      <w:bookmarkStart w:id="226" w:name="_Toc459834"/>
      <w:r w:rsidRPr="00F61066">
        <w:lastRenderedPageBreak/>
        <w:t>Evaluation patterns</w:t>
      </w:r>
      <w:bookmarkEnd w:id="224"/>
      <w:bookmarkEnd w:id="225"/>
      <w:bookmarkEnd w:id="226"/>
    </w:p>
    <w:p w14:paraId="3526D253" w14:textId="77777777" w:rsidR="002C0749" w:rsidRDefault="00560EF7" w:rsidP="00061F8D">
      <w:pPr>
        <w:pStyle w:val="ListParagraph"/>
        <w:keepNext/>
        <w:ind w:left="1080"/>
        <w:jc w:val="center"/>
      </w:pPr>
      <w:r>
        <w:rPr>
          <w:noProof/>
        </w:rPr>
        <w:drawing>
          <wp:inline distT="0" distB="0" distL="0" distR="0" wp14:anchorId="41BDFFFC" wp14:editId="009F9A57">
            <wp:extent cx="4919472" cy="2395728"/>
            <wp:effectExtent l="0" t="0" r="0"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41BB90B" w14:textId="5B551389" w:rsidR="00560EF7" w:rsidRDefault="002C0749" w:rsidP="00061F8D">
      <w:pPr>
        <w:pStyle w:val="Caption"/>
        <w:jc w:val="center"/>
      </w:pPr>
      <w:bookmarkStart w:id="227" w:name="_Ref450869"/>
      <w:bookmarkStart w:id="228" w:name="_Toc408675"/>
      <w:bookmarkStart w:id="229" w:name="_Toc456573"/>
      <w:r>
        <w:t xml:space="preserve">Figure </w:t>
      </w:r>
      <w:r>
        <w:fldChar w:fldCharType="begin"/>
      </w:r>
      <w:r>
        <w:instrText xml:space="preserve"> SEQ Figure \* ARABIC </w:instrText>
      </w:r>
      <w:r>
        <w:fldChar w:fldCharType="separate"/>
      </w:r>
      <w:r w:rsidR="00EF134A">
        <w:rPr>
          <w:noProof/>
        </w:rPr>
        <w:t>14</w:t>
      </w:r>
      <w:r>
        <w:fldChar w:fldCharType="end"/>
      </w:r>
      <w:bookmarkEnd w:id="227"/>
      <w:r>
        <w:t xml:space="preserve"> </w:t>
      </w:r>
      <w:r w:rsidRPr="00BB7428">
        <w:t xml:space="preserve">Emotions </w:t>
      </w:r>
      <w:r>
        <w:t>on Evaluation Patterns</w:t>
      </w:r>
      <w:bookmarkEnd w:id="228"/>
      <w:bookmarkEnd w:id="229"/>
    </w:p>
    <w:p w14:paraId="529FDBFC" w14:textId="441549AF"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EF134A">
        <w:t xml:space="preserve">Figure </w:t>
      </w:r>
      <w:r w:rsidR="00EF134A">
        <w:rPr>
          <w:noProof/>
        </w:rPr>
        <w:t>14</w:t>
      </w:r>
      <w:r w:rsidR="00E4560F">
        <w:rPr>
          <w:color w:val="000000" w:themeColor="text1"/>
        </w:rPr>
        <w:fldChar w:fldCharType="end"/>
      </w:r>
      <w:r w:rsidR="00E4560F">
        <w:rPr>
          <w:color w:val="FF0000"/>
        </w:rPr>
        <w:fldChar w:fldCharType="begin"/>
      </w:r>
      <w:r w:rsidR="00E4560F">
        <w:rPr>
          <w:color w:val="FF0000"/>
        </w:rPr>
        <w:instrText xml:space="preserve"> REF _Ref450853 \h </w:instrText>
      </w:r>
      <w:r w:rsidR="00E4560F">
        <w:rPr>
          <w:color w:val="FF0000"/>
        </w:rPr>
      </w:r>
      <w:r w:rsidR="00E4560F">
        <w:rPr>
          <w:color w:val="FF0000"/>
        </w:rPr>
        <w:fldChar w:fldCharType="separate"/>
      </w:r>
      <w:r w:rsidR="00EF134A">
        <w:t xml:space="preserve">Figure </w:t>
      </w:r>
      <w:r w:rsidR="00EF134A">
        <w:rPr>
          <w:noProof/>
        </w:rPr>
        <w:t>15</w:t>
      </w:r>
      <w:r w:rsidR="00E4560F">
        <w:rPr>
          <w:color w:val="FF0000"/>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061F8D">
      <w:pPr>
        <w:pStyle w:val="Heading3"/>
      </w:pPr>
      <w:bookmarkStart w:id="230" w:name="_Toc454360"/>
      <w:bookmarkStart w:id="231" w:name="_Toc454776"/>
      <w:bookmarkStart w:id="232" w:name="_Toc459835"/>
      <w:r>
        <w:t>Comparison of overall learning experience in Python and R</w:t>
      </w:r>
      <w:bookmarkEnd w:id="230"/>
      <w:bookmarkEnd w:id="231"/>
      <w:bookmarkEnd w:id="232"/>
    </w:p>
    <w:p w14:paraId="623ECE25" w14:textId="77777777" w:rsidR="002C0749" w:rsidRDefault="00F75EBF" w:rsidP="00061F8D">
      <w:pPr>
        <w:pStyle w:val="ListParagraph"/>
        <w:keepNext/>
        <w:jc w:val="center"/>
      </w:pPr>
      <w:r>
        <w:rPr>
          <w:noProof/>
        </w:rPr>
        <w:drawing>
          <wp:inline distT="0" distB="0" distL="0" distR="0" wp14:anchorId="5BC9CBB3" wp14:editId="679886C3">
            <wp:extent cx="4892040" cy="3529330"/>
            <wp:effectExtent l="0" t="0" r="1016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214B0D9" w14:textId="7E57BC9C" w:rsidR="00F75EBF" w:rsidRDefault="002C0749" w:rsidP="00061F8D">
      <w:pPr>
        <w:pStyle w:val="Caption"/>
        <w:jc w:val="center"/>
      </w:pPr>
      <w:bookmarkStart w:id="233" w:name="_Ref450853"/>
      <w:bookmarkStart w:id="234" w:name="_Toc408676"/>
      <w:bookmarkStart w:id="235" w:name="_Toc456574"/>
      <w:r>
        <w:t xml:space="preserve">Figure </w:t>
      </w:r>
      <w:r>
        <w:fldChar w:fldCharType="begin"/>
      </w:r>
      <w:r>
        <w:instrText xml:space="preserve"> SEQ Figure \* ARABIC </w:instrText>
      </w:r>
      <w:r>
        <w:fldChar w:fldCharType="separate"/>
      </w:r>
      <w:r w:rsidR="00EF134A">
        <w:rPr>
          <w:noProof/>
        </w:rPr>
        <w:t>15</w:t>
      </w:r>
      <w:r>
        <w:fldChar w:fldCharType="end"/>
      </w:r>
      <w:bookmarkEnd w:id="233"/>
      <w:r>
        <w:t xml:space="preserve"> </w:t>
      </w:r>
      <w:r w:rsidRPr="00D2466E">
        <w:t>Tool Comparison by share of emotion (Python vs R)</w:t>
      </w:r>
      <w:bookmarkEnd w:id="234"/>
      <w:bookmarkEnd w:id="235"/>
    </w:p>
    <w:p w14:paraId="5DBF90F9" w14:textId="52746FCC"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EF134A">
        <w:t xml:space="preserve">Figure </w:t>
      </w:r>
      <w:r w:rsidR="00EF134A">
        <w:rPr>
          <w:noProof/>
        </w:rPr>
        <w:t>15</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36" w:name="_Toc454361"/>
      <w:bookmarkStart w:id="237" w:name="_Toc454777"/>
      <w:bookmarkStart w:id="238" w:name="_Toc459836"/>
      <w:r>
        <w:t>Challenges and Limitations</w:t>
      </w:r>
      <w:bookmarkEnd w:id="236"/>
      <w:bookmarkEnd w:id="237"/>
      <w:bookmarkEnd w:id="238"/>
    </w:p>
    <w:p w14:paraId="1E98A18A" w14:textId="6D17E1B3" w:rsidR="000846FF" w:rsidRDefault="000846FF" w:rsidP="00BD0CEE">
      <w:pPr>
        <w:pStyle w:val="Heading2"/>
      </w:pPr>
      <w:bookmarkStart w:id="239" w:name="_Toc454362"/>
      <w:bookmarkStart w:id="240" w:name="_Toc454778"/>
      <w:bookmarkStart w:id="241" w:name="_Toc459837"/>
      <w:r>
        <w:t>Challenges in Methodology</w:t>
      </w:r>
      <w:bookmarkEnd w:id="239"/>
      <w:bookmarkEnd w:id="240"/>
      <w:bookmarkEnd w:id="241"/>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proofErr w:type="gramStart"/>
      <w:r w:rsidR="00C86A6A">
        <w:t xml:space="preserve">in order </w:t>
      </w:r>
      <w:r>
        <w:t>to</w:t>
      </w:r>
      <w:proofErr w:type="gramEnd"/>
      <w:r>
        <w:t xml:space="preserve"> fetch stronger and yet not directed, manipulated emotions. </w:t>
      </w:r>
    </w:p>
    <w:p w14:paraId="481A5727" w14:textId="5B5F6680" w:rsidR="000846FF" w:rsidRDefault="000846FF" w:rsidP="00BD0CEE">
      <w:pPr>
        <w:pStyle w:val="Heading2"/>
      </w:pPr>
      <w:bookmarkStart w:id="242" w:name="_Toc454363"/>
      <w:bookmarkStart w:id="243" w:name="_Toc454779"/>
      <w:bookmarkStart w:id="244" w:name="_Toc459838"/>
      <w:r>
        <w:t xml:space="preserve">Mismatch </w:t>
      </w:r>
      <w:r w:rsidR="00D140D4">
        <w:t>B</w:t>
      </w:r>
      <w:r w:rsidR="006B662A">
        <w:t>etween</w:t>
      </w:r>
      <w:r w:rsidR="00C86A6A">
        <w:t xml:space="preserve"> Feelings Towards a Topic and Shown Emotions</w:t>
      </w:r>
      <w:bookmarkEnd w:id="242"/>
      <w:bookmarkEnd w:id="243"/>
      <w:bookmarkEnd w:id="244"/>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45" w:name="_Toc454364"/>
      <w:bookmarkStart w:id="246" w:name="_Toc454780"/>
      <w:bookmarkStart w:id="247" w:name="_Toc459839"/>
      <w:r>
        <w:lastRenderedPageBreak/>
        <w:t>Model complexity</w:t>
      </w:r>
      <w:bookmarkEnd w:id="245"/>
      <w:bookmarkEnd w:id="246"/>
      <w:bookmarkEnd w:id="247"/>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74BB26F"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EF134A">
        <w:t xml:space="preserve">Figure </w:t>
      </w:r>
      <w:r w:rsidR="00EF134A">
        <w:rPr>
          <w:noProof/>
        </w:rPr>
        <w:t>16</w:t>
      </w:r>
      <w:r>
        <w:fldChar w:fldCharType="end"/>
      </w:r>
      <w:r>
        <w:t>.</w:t>
      </w:r>
    </w:p>
    <w:p w14:paraId="14305EA7" w14:textId="3FCE7F0C" w:rsidR="000846FF" w:rsidRDefault="002C22CD" w:rsidP="00FD57A2">
      <w:pPr>
        <w:pStyle w:val="Caption"/>
        <w:ind w:left="709"/>
        <w:jc w:val="center"/>
      </w:pPr>
      <w:bookmarkStart w:id="248" w:name="_Ref452724"/>
      <w:bookmarkStart w:id="249" w:name="_Toc456575"/>
      <w:r>
        <w:t xml:space="preserve">Figure </w:t>
      </w:r>
      <w:r>
        <w:fldChar w:fldCharType="begin"/>
      </w:r>
      <w:r>
        <w:instrText xml:space="preserve"> SEQ Figure \* ARABIC </w:instrText>
      </w:r>
      <w:r>
        <w:fldChar w:fldCharType="separate"/>
      </w:r>
      <w:r w:rsidR="00EF134A">
        <w:rPr>
          <w:noProof/>
        </w:rPr>
        <w:t>16</w:t>
      </w:r>
      <w:r>
        <w:fldChar w:fldCharType="end"/>
      </w:r>
      <w:bookmarkEnd w:id="248"/>
      <w:r w:rsidR="00775380">
        <w:t xml:space="preserve"> </w:t>
      </w:r>
      <w:r>
        <w:t xml:space="preserve">Feature </w:t>
      </w:r>
      <w:proofErr w:type="spellStart"/>
      <w:r>
        <w:t>Importances</w:t>
      </w:r>
      <w:bookmarkEnd w:id="249"/>
      <w:proofErr w:type="spellEnd"/>
    </w:p>
    <w:p w14:paraId="1EABE5B1" w14:textId="0B5C8648" w:rsidR="000846FF" w:rsidRDefault="00775380" w:rsidP="00FD57A2">
      <w:pPr>
        <w:ind w:left="709"/>
      </w:pPr>
      <w:r>
        <w:fldChar w:fldCharType="begin"/>
      </w:r>
      <w:r>
        <w:instrText xml:space="preserve"> REF _Ref452724 \h </w:instrText>
      </w:r>
      <w:r>
        <w:fldChar w:fldCharType="separate"/>
      </w:r>
      <w:r w:rsidR="00EF134A">
        <w:t xml:space="preserve">Figure </w:t>
      </w:r>
      <w:r w:rsidR="00EF134A">
        <w:rPr>
          <w:noProof/>
        </w:rPr>
        <w:t>16</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50" w:name="_Toc454365"/>
      <w:bookmarkStart w:id="251" w:name="_Toc454781"/>
      <w:bookmarkStart w:id="252" w:name="_Toc459840"/>
      <w:r>
        <w:t>Machine weaknesses</w:t>
      </w:r>
      <w:bookmarkEnd w:id="250"/>
      <w:bookmarkEnd w:id="251"/>
      <w:bookmarkEnd w:id="252"/>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w:t>
      </w:r>
      <w:proofErr w:type="spellStart"/>
      <w:r w:rsidR="000846FF">
        <w:t>Errm</w:t>
      </w:r>
      <w:proofErr w:type="spellEnd"/>
      <w:r w:rsidR="000846FF">
        <w:t>”</w:t>
      </w:r>
      <w:r w:rsidR="00775380">
        <w:t>, “</w:t>
      </w:r>
      <w:proofErr w:type="spellStart"/>
      <w:r w:rsidR="00775380">
        <w:t>Ahm</w:t>
      </w:r>
      <w:proofErr w:type="spellEnd"/>
      <w:r w:rsidR="00775380">
        <w:t>”</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53" w:name="_Toc454366"/>
      <w:bookmarkStart w:id="254" w:name="_Toc454782"/>
      <w:bookmarkStart w:id="255" w:name="_Toc459841"/>
      <w:r>
        <w:t>Conclusions and Future Works</w:t>
      </w:r>
      <w:bookmarkEnd w:id="253"/>
      <w:bookmarkEnd w:id="254"/>
      <w:bookmarkEnd w:id="255"/>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6AA5CECF"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EF134A">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EF134A">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 xml:space="preserve">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56" w:name="_Toc454367"/>
      <w:bookmarkStart w:id="257" w:name="_Toc454783"/>
      <w:bookmarkStart w:id="258" w:name="_Toc459842"/>
      <w:bookmarkStart w:id="259" w:name="_Toc454368"/>
      <w:bookmarkStart w:id="260" w:name="_Toc454784"/>
      <w:r>
        <w:lastRenderedPageBreak/>
        <w:t>References</w:t>
      </w:r>
      <w:bookmarkEnd w:id="256"/>
      <w:bookmarkEnd w:id="257"/>
      <w:bookmarkEnd w:id="258"/>
    </w:p>
    <w:p w14:paraId="6F149D46" w14:textId="77777777" w:rsidR="005F5468" w:rsidRPr="0000679A" w:rsidRDefault="005F5468" w:rsidP="005F5468">
      <w:pPr>
        <w:autoSpaceDE w:val="0"/>
        <w:autoSpaceDN w:val="0"/>
        <w:adjustRightInd w:val="0"/>
        <w:spacing w:after="0" w:line="240" w:lineRule="auto"/>
        <w:ind w:left="720" w:hanging="720"/>
        <w:jc w:val="left"/>
      </w:pPr>
      <w:r w:rsidRPr="0000679A">
        <w:t>BAHREINI, K., NADOLSKI, R. &amp; WESTERA, W. Improved multimodal emotion recognition for better game-based learning.  International Conference on Games and Learning Alliance, 2014. Springer, 107-120.</w:t>
      </w:r>
    </w:p>
    <w:p w14:paraId="04E27600" w14:textId="77777777" w:rsidR="005F5468" w:rsidRPr="0000679A" w:rsidRDefault="005F5468" w:rsidP="005F5468">
      <w:pPr>
        <w:autoSpaceDE w:val="0"/>
        <w:autoSpaceDN w:val="0"/>
        <w:adjustRightInd w:val="0"/>
        <w:spacing w:after="0" w:line="240" w:lineRule="auto"/>
        <w:ind w:left="720" w:hanging="720"/>
        <w:jc w:val="left"/>
      </w:pPr>
      <w:r w:rsidRPr="0000679A">
        <w:t xml:space="preserve">BAVEYE, Y. 2015. </w:t>
      </w:r>
      <w:r w:rsidRPr="41A6A102">
        <w:rPr>
          <w:i/>
        </w:rPr>
        <w:t>Automatic prediction of emotions induced by movies.</w:t>
      </w:r>
      <w:r w:rsidRPr="0000679A">
        <w:t xml:space="preserve"> Ecole Centrale de Lyon.</w:t>
      </w:r>
    </w:p>
    <w:p w14:paraId="7ED5A34E" w14:textId="77777777" w:rsidR="005F5468" w:rsidRPr="0000679A" w:rsidRDefault="005F5468" w:rsidP="005F5468">
      <w:pPr>
        <w:autoSpaceDE w:val="0"/>
        <w:autoSpaceDN w:val="0"/>
        <w:adjustRightInd w:val="0"/>
        <w:spacing w:after="0" w:line="240" w:lineRule="auto"/>
        <w:ind w:left="720" w:hanging="720"/>
        <w:jc w:val="left"/>
      </w:pPr>
      <w:r w:rsidRPr="0000679A">
        <w:t xml:space="preserve">BIERSACK, S. &amp; KEMPE, V. 2005. Exploring the influence of vocal emotion expression on communicative effectiveness. </w:t>
      </w:r>
      <w:proofErr w:type="spellStart"/>
      <w:r w:rsidRPr="0000679A">
        <w:rPr>
          <w:i/>
        </w:rPr>
        <w:t>Phonetica</w:t>
      </w:r>
      <w:proofErr w:type="spellEnd"/>
      <w:r w:rsidRPr="0000679A">
        <w:rPr>
          <w:i/>
        </w:rPr>
        <w:t>,</w:t>
      </w:r>
      <w:r w:rsidRPr="0000679A">
        <w:t xml:space="preserve"> 62</w:t>
      </w:r>
      <w:r w:rsidRPr="0000679A">
        <w:rPr>
          <w:b/>
        </w:rPr>
        <w:t>,</w:t>
      </w:r>
      <w:r w:rsidRPr="0000679A">
        <w:t xml:space="preserve"> 106-119.</w:t>
      </w:r>
    </w:p>
    <w:p w14:paraId="64E6E836" w14:textId="77777777" w:rsidR="005F5468" w:rsidRPr="0000679A" w:rsidRDefault="005F5468" w:rsidP="005F5468">
      <w:pPr>
        <w:autoSpaceDE w:val="0"/>
        <w:autoSpaceDN w:val="0"/>
        <w:adjustRightInd w:val="0"/>
        <w:spacing w:after="0" w:line="240" w:lineRule="auto"/>
        <w:ind w:left="720" w:hanging="720"/>
        <w:jc w:val="left"/>
      </w:pPr>
      <w:r w:rsidRPr="0000679A">
        <w:t xml:space="preserve">BOERSMA, P. 2002. </w:t>
      </w:r>
      <w:proofErr w:type="spellStart"/>
      <w:r w:rsidRPr="0000679A">
        <w:t>Praat</w:t>
      </w:r>
      <w:proofErr w:type="spellEnd"/>
      <w:r w:rsidRPr="0000679A">
        <w:t xml:space="preserve">, a system for doing phonetics by computer. </w:t>
      </w:r>
      <w:proofErr w:type="spellStart"/>
      <w:r w:rsidRPr="0000679A">
        <w:rPr>
          <w:i/>
        </w:rPr>
        <w:t>Glot</w:t>
      </w:r>
      <w:proofErr w:type="spellEnd"/>
      <w:r w:rsidRPr="0000679A">
        <w:rPr>
          <w:i/>
        </w:rPr>
        <w:t xml:space="preserve"> international,</w:t>
      </w:r>
      <w:r w:rsidRPr="0000679A">
        <w:t xml:space="preserve"> 5.</w:t>
      </w:r>
    </w:p>
    <w:p w14:paraId="096749A5" w14:textId="77777777" w:rsidR="005F5468" w:rsidRPr="0000679A" w:rsidRDefault="005F5468" w:rsidP="005F5468">
      <w:pPr>
        <w:autoSpaceDE w:val="0"/>
        <w:autoSpaceDN w:val="0"/>
        <w:adjustRightInd w:val="0"/>
        <w:spacing w:after="0" w:line="240" w:lineRule="auto"/>
        <w:ind w:left="720" w:hanging="720"/>
        <w:jc w:val="left"/>
      </w:pPr>
      <w:r w:rsidRPr="0000679A">
        <w:t xml:space="preserve">BRAVE, S. &amp; NASS, C. 2003. Emotion in human-computer interaction. </w:t>
      </w:r>
      <w:r w:rsidRPr="41A6A102">
        <w:rPr>
          <w:i/>
        </w:rPr>
        <w:t>The human-computer interaction handbook: fundamentals, evolving technologies and emerging applications</w:t>
      </w:r>
      <w:r w:rsidRPr="0000679A">
        <w:rPr>
          <w:b/>
        </w:rPr>
        <w:t>,</w:t>
      </w:r>
      <w:r w:rsidRPr="0000679A">
        <w:t xml:space="preserve"> 81-96.</w:t>
      </w:r>
    </w:p>
    <w:p w14:paraId="5A80F33D" w14:textId="77777777" w:rsidR="005F5468" w:rsidRPr="0000679A" w:rsidRDefault="005F5468" w:rsidP="005F5468">
      <w:pPr>
        <w:autoSpaceDE w:val="0"/>
        <w:autoSpaceDN w:val="0"/>
        <w:adjustRightInd w:val="0"/>
        <w:spacing w:after="0" w:line="240" w:lineRule="auto"/>
        <w:ind w:left="720" w:hanging="720"/>
        <w:jc w:val="left"/>
      </w:pPr>
      <w:r w:rsidRPr="0000679A">
        <w:t xml:space="preserve">BREAZEAL, C. 2004. Social interactions in HRI: the robot view. </w:t>
      </w:r>
      <w:r w:rsidRPr="41A6A102">
        <w:rPr>
          <w:i/>
        </w:rPr>
        <w:t>IEEE Transactions on Systems, Man, and Cybernetics, Part C (Applications and Reviews),</w:t>
      </w:r>
      <w:r w:rsidRPr="0000679A">
        <w:t xml:space="preserve"> 34</w:t>
      </w:r>
      <w:r w:rsidRPr="0000679A">
        <w:rPr>
          <w:b/>
        </w:rPr>
        <w:t>,</w:t>
      </w:r>
      <w:r w:rsidRPr="0000679A">
        <w:t xml:space="preserve"> 181-186.</w:t>
      </w:r>
    </w:p>
    <w:p w14:paraId="2000631F" w14:textId="77777777" w:rsidR="005F5468" w:rsidRPr="0000679A" w:rsidRDefault="005F5468" w:rsidP="005F5468">
      <w:pPr>
        <w:autoSpaceDE w:val="0"/>
        <w:autoSpaceDN w:val="0"/>
        <w:adjustRightInd w:val="0"/>
        <w:spacing w:after="0" w:line="240" w:lineRule="auto"/>
        <w:ind w:left="720" w:hanging="720"/>
        <w:jc w:val="left"/>
      </w:pPr>
      <w:r w:rsidRPr="0000679A">
        <w:t>BURKHARDT, F., PAESCHKE, A., ROLFES, M., SENDLMEIER, W. F. &amp; WEISS, B. A database of German emotional speech.  Ninth European Conference on Speech Communication and Technology, 2005.</w:t>
      </w:r>
    </w:p>
    <w:p w14:paraId="49E76EAF" w14:textId="77777777" w:rsidR="005F5468" w:rsidRPr="0000679A" w:rsidRDefault="005F5468" w:rsidP="005F5468">
      <w:pPr>
        <w:autoSpaceDE w:val="0"/>
        <w:autoSpaceDN w:val="0"/>
        <w:adjustRightInd w:val="0"/>
        <w:spacing w:after="0" w:line="240" w:lineRule="auto"/>
        <w:ind w:left="720" w:hanging="720"/>
        <w:jc w:val="left"/>
      </w:pPr>
      <w:r w:rsidRPr="0000679A">
        <w:t xml:space="preserve">BUSSO, C., BULUT, M., LEE, C.-C., KAZEMZADEH, A., MOWER, E., KIM, S., CHANG, J. N., LEE, S. &amp; NARAYANAN, S. S. 2008. IEMOCAP: Interactive emotional dyadic motion capture database. </w:t>
      </w:r>
      <w:r w:rsidRPr="41A6A102">
        <w:rPr>
          <w:i/>
        </w:rPr>
        <w:t>Language resources and evaluation,</w:t>
      </w:r>
      <w:r w:rsidRPr="0000679A">
        <w:t xml:space="preserve"> 42</w:t>
      </w:r>
      <w:r w:rsidRPr="0000679A">
        <w:rPr>
          <w:b/>
        </w:rPr>
        <w:t>,</w:t>
      </w:r>
      <w:r w:rsidRPr="0000679A">
        <w:t xml:space="preserve"> 335.</w:t>
      </w:r>
    </w:p>
    <w:p w14:paraId="4E8E01EB" w14:textId="77777777" w:rsidR="005F5468" w:rsidRPr="0000679A" w:rsidRDefault="005F5468" w:rsidP="005F5468">
      <w:pPr>
        <w:autoSpaceDE w:val="0"/>
        <w:autoSpaceDN w:val="0"/>
        <w:adjustRightInd w:val="0"/>
        <w:spacing w:after="0" w:line="240" w:lineRule="auto"/>
        <w:ind w:left="720" w:hanging="720"/>
        <w:jc w:val="left"/>
      </w:pPr>
      <w:r w:rsidRPr="0000679A">
        <w:t xml:space="preserve">CAI, C., XU, Y., KE, D. &amp; SU, K. 2015. A fast learning method for multilayer </w:t>
      </w:r>
      <w:proofErr w:type="spellStart"/>
      <w:r w:rsidRPr="0000679A">
        <w:t>perceptrons</w:t>
      </w:r>
      <w:proofErr w:type="spellEnd"/>
      <w:r w:rsidRPr="0000679A">
        <w:t xml:space="preserve"> in automatic speech recognition systems. </w:t>
      </w:r>
      <w:r w:rsidRPr="0000679A">
        <w:rPr>
          <w:i/>
        </w:rPr>
        <w:t>Journal of Robotics,</w:t>
      </w:r>
      <w:r w:rsidRPr="0000679A">
        <w:t xml:space="preserve"> 2015.</w:t>
      </w:r>
    </w:p>
    <w:p w14:paraId="38EC861D" w14:textId="77777777" w:rsidR="005F5468" w:rsidRPr="0000679A" w:rsidRDefault="005F5468" w:rsidP="005F5468">
      <w:pPr>
        <w:autoSpaceDE w:val="0"/>
        <w:autoSpaceDN w:val="0"/>
        <w:adjustRightInd w:val="0"/>
        <w:spacing w:after="0" w:line="240" w:lineRule="auto"/>
        <w:ind w:left="720" w:hanging="720"/>
        <w:jc w:val="left"/>
      </w:pPr>
      <w:r w:rsidRPr="0000679A">
        <w:t xml:space="preserve">CHAN, S. W. &amp; CHONG, M. W. 2017. Sentiment analysis in financial texts. </w:t>
      </w:r>
      <w:r w:rsidRPr="41A6A102">
        <w:rPr>
          <w:i/>
        </w:rPr>
        <w:t>Decision Support Systems,</w:t>
      </w:r>
      <w:r w:rsidRPr="0000679A">
        <w:t xml:space="preserve"> 94</w:t>
      </w:r>
      <w:r w:rsidRPr="0000679A">
        <w:rPr>
          <w:b/>
        </w:rPr>
        <w:t>,</w:t>
      </w:r>
      <w:r w:rsidRPr="0000679A">
        <w:t xml:space="preserve"> 53-64.</w:t>
      </w:r>
    </w:p>
    <w:p w14:paraId="64E1D608" w14:textId="77777777" w:rsidR="005F5468" w:rsidRPr="0000679A" w:rsidRDefault="005F5468" w:rsidP="005F5468">
      <w:pPr>
        <w:autoSpaceDE w:val="0"/>
        <w:autoSpaceDN w:val="0"/>
        <w:adjustRightInd w:val="0"/>
        <w:spacing w:after="0" w:line="240" w:lineRule="auto"/>
        <w:ind w:left="720" w:hanging="720"/>
        <w:jc w:val="left"/>
      </w:pPr>
      <w:r w:rsidRPr="0000679A">
        <w:t xml:space="preserve">CHAVAN, V. M. &amp; GOHOKAR, V. 2012. Speech emotion recognition by using SVM-classifier. </w:t>
      </w:r>
      <w:r w:rsidRPr="41A6A102">
        <w:rPr>
          <w:i/>
        </w:rPr>
        <w:t>International Journal of Engineering and Advanced Technology (IJEAT),</w:t>
      </w:r>
      <w:r w:rsidRPr="0000679A">
        <w:t xml:space="preserve"> 1</w:t>
      </w:r>
      <w:r w:rsidRPr="0000679A">
        <w:rPr>
          <w:b/>
        </w:rPr>
        <w:t>,</w:t>
      </w:r>
      <w:r w:rsidRPr="0000679A">
        <w:t xml:space="preserve"> 11-15.</w:t>
      </w:r>
    </w:p>
    <w:p w14:paraId="46DCE665" w14:textId="77777777" w:rsidR="005F5468" w:rsidRPr="0000679A" w:rsidRDefault="005F5468" w:rsidP="005F5468">
      <w:pPr>
        <w:autoSpaceDE w:val="0"/>
        <w:autoSpaceDN w:val="0"/>
        <w:adjustRightInd w:val="0"/>
        <w:spacing w:after="0" w:line="240" w:lineRule="auto"/>
        <w:ind w:left="720" w:hanging="720"/>
        <w:jc w:val="left"/>
      </w:pPr>
      <w:r w:rsidRPr="0000679A">
        <w:t>DAUBECHIES, I. 1992. Ten lectures on wavelets, vol. 61 of CBMS-NSF Regional Conference Series in Applied Mathematics. SIAM, Philadelphia, Pa, USA.</w:t>
      </w:r>
    </w:p>
    <w:p w14:paraId="237F8357" w14:textId="77777777" w:rsidR="005F5468" w:rsidRPr="0000679A" w:rsidRDefault="005F5468" w:rsidP="005F5468">
      <w:pPr>
        <w:autoSpaceDE w:val="0"/>
        <w:autoSpaceDN w:val="0"/>
        <w:adjustRightInd w:val="0"/>
        <w:spacing w:after="0" w:line="240" w:lineRule="auto"/>
        <w:ind w:left="720" w:hanging="720"/>
        <w:jc w:val="left"/>
      </w:pPr>
      <w:r w:rsidRPr="0000679A">
        <w:t>DOUGLAS-COWIE, E., COWIE, R. &amp; SCHRÖDER, M. A new emotion database: considerations, sources and scope.  ISCA tutorial and research workshop (ITRW) on speech and emotion, 2000.</w:t>
      </w:r>
    </w:p>
    <w:p w14:paraId="6DDE617E" w14:textId="77777777" w:rsidR="005F5468" w:rsidRPr="0000679A" w:rsidRDefault="005F5468" w:rsidP="005F5468">
      <w:pPr>
        <w:autoSpaceDE w:val="0"/>
        <w:autoSpaceDN w:val="0"/>
        <w:adjustRightInd w:val="0"/>
        <w:spacing w:after="0" w:line="240" w:lineRule="auto"/>
        <w:ind w:left="720" w:hanging="720"/>
        <w:jc w:val="left"/>
      </w:pPr>
      <w:r w:rsidRPr="0000679A">
        <w:t xml:space="preserve">EKMAN, P. 1992. An argument for basic emotions. </w:t>
      </w:r>
      <w:r w:rsidRPr="41A6A102">
        <w:rPr>
          <w:i/>
        </w:rPr>
        <w:t>Cognition and Emotion,</w:t>
      </w:r>
      <w:r w:rsidRPr="0000679A">
        <w:t xml:space="preserve"> 6</w:t>
      </w:r>
      <w:r w:rsidRPr="0000679A">
        <w:rPr>
          <w:b/>
        </w:rPr>
        <w:t>,</w:t>
      </w:r>
      <w:r w:rsidRPr="0000679A">
        <w:t xml:space="preserve"> 169-200.</w:t>
      </w:r>
    </w:p>
    <w:p w14:paraId="074F0428" w14:textId="77777777" w:rsidR="005F5468" w:rsidRPr="0000679A" w:rsidRDefault="005F5468" w:rsidP="005F5468">
      <w:pPr>
        <w:autoSpaceDE w:val="0"/>
        <w:autoSpaceDN w:val="0"/>
        <w:adjustRightInd w:val="0"/>
        <w:spacing w:after="0" w:line="240" w:lineRule="auto"/>
        <w:ind w:left="720" w:hanging="720"/>
        <w:jc w:val="left"/>
      </w:pPr>
      <w:r w:rsidRPr="0000679A">
        <w:t xml:space="preserve">EYBEN, F., WÖLLMER, M. &amp; SCHULLER, B. </w:t>
      </w:r>
      <w:proofErr w:type="spellStart"/>
      <w:r w:rsidRPr="0000679A">
        <w:t>Opensmile</w:t>
      </w:r>
      <w:proofErr w:type="spellEnd"/>
      <w:r w:rsidRPr="0000679A">
        <w:t xml:space="preserve">: the </w:t>
      </w:r>
      <w:proofErr w:type="spellStart"/>
      <w:r w:rsidRPr="0000679A">
        <w:t>munich</w:t>
      </w:r>
      <w:proofErr w:type="spellEnd"/>
      <w:r w:rsidRPr="0000679A">
        <w:t xml:space="preserve"> versatile and fast open-source audio feature extractor.  Proceedings of the 18th ACM international conference on Multimedia, 2010. ACM, 1459-1462.</w:t>
      </w:r>
    </w:p>
    <w:p w14:paraId="2AC85C50"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GUPTA, S. 2018. </w:t>
      </w:r>
      <w:r w:rsidRPr="005F5468">
        <w:rPr>
          <w:rFonts w:cs="Times New Roman"/>
          <w:i/>
          <w:iCs/>
          <w:szCs w:val="24"/>
        </w:rPr>
        <w:t xml:space="preserve">How (dis)similar are my train and test data? </w:t>
      </w:r>
      <w:r w:rsidRPr="005F5468">
        <w:rPr>
          <w:rFonts w:cs="Times New Roman"/>
          <w:szCs w:val="24"/>
        </w:rPr>
        <w:t>[Online]. Available: https://towardsdatascience.com/how-dis-similar-are-my-train-and-test-data-56af3923de9b [Accessed 08 December 2018].</w:t>
      </w:r>
    </w:p>
    <w:p w14:paraId="7D5F1CDD" w14:textId="77777777" w:rsidR="005F5468" w:rsidRPr="0000679A" w:rsidRDefault="005F5468" w:rsidP="005F5468">
      <w:pPr>
        <w:autoSpaceDE w:val="0"/>
        <w:autoSpaceDN w:val="0"/>
        <w:adjustRightInd w:val="0"/>
        <w:spacing w:after="0" w:line="240" w:lineRule="auto"/>
        <w:ind w:left="720" w:hanging="720"/>
        <w:jc w:val="left"/>
      </w:pPr>
      <w:r w:rsidRPr="0000679A">
        <w:t>HANSEN, J. H. &amp; BOU-GHAZALE, S. E. Getting started with SUSAS: A speech under simulated and actual stress database.  Fifth European Conference on Speech Communication and Technology, 1997.</w:t>
      </w:r>
    </w:p>
    <w:p w14:paraId="44E33C2D" w14:textId="77777777" w:rsidR="005F5468" w:rsidRPr="0000679A" w:rsidRDefault="005F5468" w:rsidP="005F5468">
      <w:pPr>
        <w:autoSpaceDE w:val="0"/>
        <w:autoSpaceDN w:val="0"/>
        <w:adjustRightInd w:val="0"/>
        <w:spacing w:after="0" w:line="240" w:lineRule="auto"/>
        <w:ind w:left="720" w:hanging="720"/>
        <w:jc w:val="left"/>
      </w:pPr>
      <w:r w:rsidRPr="0000679A">
        <w:t>KHARA, S., SINGH, S. &amp; VIR, D. A Comparative Study of the Techniques for Feature Extraction and Classification in Stuttering.  2018 Second International Conference on Inventive Communication and Computational Technologies (ICICCT), 2018. IEEE, 887-893.</w:t>
      </w:r>
    </w:p>
    <w:p w14:paraId="5C8867C8" w14:textId="77777777" w:rsidR="005F5468" w:rsidRPr="0000679A" w:rsidRDefault="005F5468" w:rsidP="005F5468">
      <w:pPr>
        <w:autoSpaceDE w:val="0"/>
        <w:autoSpaceDN w:val="0"/>
        <w:adjustRightInd w:val="0"/>
        <w:spacing w:after="0" w:line="240" w:lineRule="auto"/>
        <w:ind w:left="720" w:hanging="720"/>
        <w:jc w:val="left"/>
      </w:pPr>
      <w:r w:rsidRPr="0000679A">
        <w:t xml:space="preserve">KOŁAKOWSKA, A., LANDOWSKA, A., SZWOCH, M., SZWOCH, W. &amp; WROBEL, M. R. 2014. Emotion recognition and its applications. </w:t>
      </w:r>
      <w:r w:rsidRPr="41A6A102">
        <w:rPr>
          <w:i/>
        </w:rPr>
        <w:t>Human-Computer Systems Interaction: Backgrounds and Applications 3.</w:t>
      </w:r>
      <w:r w:rsidRPr="0000679A">
        <w:t xml:space="preserve"> Springer.</w:t>
      </w:r>
    </w:p>
    <w:p w14:paraId="780250E6" w14:textId="77777777" w:rsidR="005F5468" w:rsidRPr="0000679A" w:rsidRDefault="005F5468" w:rsidP="005F5468">
      <w:pPr>
        <w:autoSpaceDE w:val="0"/>
        <w:autoSpaceDN w:val="0"/>
        <w:adjustRightInd w:val="0"/>
        <w:spacing w:after="0" w:line="240" w:lineRule="auto"/>
        <w:ind w:left="720" w:hanging="720"/>
        <w:jc w:val="left"/>
      </w:pPr>
      <w:r w:rsidRPr="0000679A">
        <w:t xml:space="preserve">LARTILLOT, O. 2011. </w:t>
      </w:r>
      <w:proofErr w:type="spellStart"/>
      <w:r w:rsidRPr="0000679A">
        <w:t>Mirtoolbox</w:t>
      </w:r>
      <w:proofErr w:type="spellEnd"/>
      <w:r w:rsidRPr="0000679A">
        <w:t xml:space="preserve"> user’s manual. </w:t>
      </w:r>
      <w:r w:rsidRPr="0000679A">
        <w:rPr>
          <w:i/>
        </w:rPr>
        <w:t xml:space="preserve">Finnish Centre of </w:t>
      </w:r>
      <w:proofErr w:type="spellStart"/>
      <w:r w:rsidRPr="0000679A">
        <w:rPr>
          <w:i/>
        </w:rPr>
        <w:t>Excelence</w:t>
      </w:r>
      <w:proofErr w:type="spellEnd"/>
      <w:r w:rsidRPr="0000679A">
        <w:rPr>
          <w:i/>
        </w:rPr>
        <w:t xml:space="preserve"> in Interdisciplinary Music Research</w:t>
      </w:r>
      <w:r w:rsidRPr="0000679A">
        <w:t>.</w:t>
      </w:r>
    </w:p>
    <w:p w14:paraId="0BCC0532"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lastRenderedPageBreak/>
        <w:t xml:space="preserve">LIVINGSTONE, S. R. &amp; RUSSO, F. A. 2018. The Ryerson Audio-Visual Database of Emotional Speech and Song (RAVDESS): A dynamic, multimodal set of facial and vocal expressions in North American English. </w:t>
      </w:r>
      <w:proofErr w:type="spellStart"/>
      <w:r w:rsidRPr="005F5468">
        <w:rPr>
          <w:rFonts w:cs="Times New Roman"/>
          <w:i/>
          <w:iCs/>
          <w:szCs w:val="24"/>
        </w:rPr>
        <w:t>PloS</w:t>
      </w:r>
      <w:proofErr w:type="spellEnd"/>
      <w:r w:rsidRPr="005F5468">
        <w:rPr>
          <w:rFonts w:cs="Times New Roman"/>
          <w:i/>
          <w:iCs/>
          <w:szCs w:val="24"/>
        </w:rPr>
        <w:t xml:space="preserve"> one,</w:t>
      </w:r>
      <w:r w:rsidRPr="005F5468">
        <w:rPr>
          <w:rFonts w:cs="Times New Roman"/>
          <w:szCs w:val="24"/>
        </w:rPr>
        <w:t xml:space="preserve"> 13</w:t>
      </w:r>
      <w:r w:rsidRPr="005F5468">
        <w:rPr>
          <w:rFonts w:cs="Times New Roman"/>
          <w:b/>
          <w:bCs/>
          <w:szCs w:val="24"/>
        </w:rPr>
        <w:t>,</w:t>
      </w:r>
      <w:r w:rsidRPr="005F5468">
        <w:rPr>
          <w:rFonts w:cs="Times New Roman"/>
          <w:szCs w:val="24"/>
        </w:rPr>
        <w:t xml:space="preserve"> e0196391.</w:t>
      </w:r>
    </w:p>
    <w:p w14:paraId="0BE68151" w14:textId="77777777" w:rsidR="005F5468" w:rsidRPr="0000679A" w:rsidRDefault="005F5468" w:rsidP="005F5468">
      <w:pPr>
        <w:autoSpaceDE w:val="0"/>
        <w:autoSpaceDN w:val="0"/>
        <w:adjustRightInd w:val="0"/>
        <w:spacing w:after="0" w:line="240" w:lineRule="auto"/>
        <w:ind w:left="720" w:hanging="720"/>
        <w:jc w:val="left"/>
      </w:pPr>
      <w:r w:rsidRPr="0000679A">
        <w:t>LUGOVIĆ, S., DUNĐER, I. &amp; HORVAT, M. Techniques and applications of emotion recognition in speech.  Information and Communication Technology, Electronics and Microelectronics (MIPRO), 2016 39th International Convention on, 2016. IEEE, 1278-1283.</w:t>
      </w:r>
    </w:p>
    <w:p w14:paraId="24FBBA59" w14:textId="77777777" w:rsidR="005F5468" w:rsidRPr="0000679A" w:rsidRDefault="005F5468" w:rsidP="005F5468">
      <w:pPr>
        <w:autoSpaceDE w:val="0"/>
        <w:autoSpaceDN w:val="0"/>
        <w:adjustRightInd w:val="0"/>
        <w:spacing w:after="0" w:line="240" w:lineRule="auto"/>
        <w:ind w:left="720" w:hanging="720"/>
        <w:jc w:val="left"/>
      </w:pPr>
      <w:r w:rsidRPr="0000679A">
        <w:t>MATHAI, P. P. A Review on Sentiment Analysis and Text-To-Speech.</w:t>
      </w:r>
    </w:p>
    <w:p w14:paraId="6828AB77" w14:textId="77777777" w:rsidR="005F5468" w:rsidRPr="0000679A" w:rsidRDefault="005F5468" w:rsidP="005F5468">
      <w:pPr>
        <w:autoSpaceDE w:val="0"/>
        <w:autoSpaceDN w:val="0"/>
        <w:adjustRightInd w:val="0"/>
        <w:spacing w:after="0" w:line="240" w:lineRule="auto"/>
        <w:ind w:left="720" w:hanging="720"/>
        <w:jc w:val="left"/>
      </w:pPr>
      <w:r w:rsidRPr="0000679A">
        <w:t xml:space="preserve">OATLEY, K. &amp; JOHNSON-LAIRD, P. N. 1987. Towards a Cognitive Theory of Emotions. </w:t>
      </w:r>
      <w:r w:rsidRPr="41A6A102">
        <w:rPr>
          <w:i/>
        </w:rPr>
        <w:t>Cognition and Emotion,</w:t>
      </w:r>
      <w:r w:rsidRPr="0000679A">
        <w:t xml:space="preserve"> 1</w:t>
      </w:r>
      <w:r w:rsidRPr="0000679A">
        <w:rPr>
          <w:b/>
        </w:rPr>
        <w:t>,</w:t>
      </w:r>
      <w:r w:rsidRPr="0000679A">
        <w:t xml:space="preserve"> 29-50.</w:t>
      </w:r>
    </w:p>
    <w:p w14:paraId="7B46EAD7" w14:textId="77777777" w:rsidR="005F5468" w:rsidRPr="0000679A" w:rsidRDefault="005F5468" w:rsidP="005F5468">
      <w:pPr>
        <w:autoSpaceDE w:val="0"/>
        <w:autoSpaceDN w:val="0"/>
        <w:adjustRightInd w:val="0"/>
        <w:spacing w:after="0" w:line="240" w:lineRule="auto"/>
        <w:ind w:left="720" w:hanging="720"/>
        <w:jc w:val="left"/>
      </w:pPr>
      <w:r w:rsidRPr="0000679A">
        <w:t>PALEARI, M., HUET, B. &amp; CHELLALI, R. Towards multimodal emotion recognition: a new approach.  Proceedings of the ACM international conference on image and video retrieval, 2010. ACM, 174-181.</w:t>
      </w:r>
    </w:p>
    <w:p w14:paraId="6AAC288C" w14:textId="77777777" w:rsidR="005F5468" w:rsidRPr="0000679A" w:rsidRDefault="005F5468" w:rsidP="005F5468">
      <w:pPr>
        <w:autoSpaceDE w:val="0"/>
        <w:autoSpaceDN w:val="0"/>
        <w:adjustRightInd w:val="0"/>
        <w:spacing w:after="0" w:line="240" w:lineRule="auto"/>
        <w:ind w:left="720" w:hanging="720"/>
        <w:jc w:val="left"/>
      </w:pPr>
      <w:r w:rsidRPr="0000679A">
        <w:t xml:space="preserve">PRAKASH, C., GAIKWAD, V., SINGH, R. R. &amp; PRAKASH, O. 2015. Analysis of Emotion Recognition System through Speech Signal Using KNN &amp; GMM Classifier. </w:t>
      </w:r>
      <w:r w:rsidRPr="41A6A102">
        <w:rPr>
          <w:i/>
        </w:rPr>
        <w:t>IOSR Journal of Electronics and Communication Engineering (IOSR-JECE),</w:t>
      </w:r>
      <w:r w:rsidRPr="0000679A">
        <w:t xml:space="preserve"> 10.</w:t>
      </w:r>
    </w:p>
    <w:p w14:paraId="699C792B" w14:textId="77777777" w:rsidR="005F5468" w:rsidRPr="0000679A" w:rsidRDefault="005F5468" w:rsidP="005F5468">
      <w:pPr>
        <w:autoSpaceDE w:val="0"/>
        <w:autoSpaceDN w:val="0"/>
        <w:adjustRightInd w:val="0"/>
        <w:spacing w:after="0" w:line="240" w:lineRule="auto"/>
        <w:ind w:left="720" w:hanging="720"/>
        <w:jc w:val="left"/>
      </w:pPr>
      <w:r w:rsidRPr="0000679A">
        <w:t>RHEIN-WAAL, H. 2017. Enrollment increases at Rhine-Waal University of Applied Sciences (press release).</w:t>
      </w:r>
    </w:p>
    <w:p w14:paraId="32E15F8E" w14:textId="77777777" w:rsidR="005F5468" w:rsidRPr="0000679A" w:rsidRDefault="005F5468" w:rsidP="005F5468">
      <w:pPr>
        <w:autoSpaceDE w:val="0"/>
        <w:autoSpaceDN w:val="0"/>
        <w:adjustRightInd w:val="0"/>
        <w:spacing w:after="0" w:line="240" w:lineRule="auto"/>
        <w:ind w:left="720" w:hanging="720"/>
        <w:jc w:val="left"/>
      </w:pPr>
      <w:r w:rsidRPr="0000679A">
        <w:t xml:space="preserve">SAKSAMUDRE, S. K., SHRISHRIMAL, P. &amp; DESHMUKH, R. 2015. A review on different approaches for speech recognition system. </w:t>
      </w:r>
      <w:r w:rsidRPr="41A6A102">
        <w:rPr>
          <w:i/>
        </w:rPr>
        <w:t>International Journal of Computer Applications,</w:t>
      </w:r>
      <w:r w:rsidRPr="0000679A">
        <w:t xml:space="preserve"> 115.</w:t>
      </w:r>
    </w:p>
    <w:p w14:paraId="0B1BAADF" w14:textId="77777777" w:rsidR="005F5468" w:rsidRPr="0000679A" w:rsidRDefault="005F5468" w:rsidP="005F5468">
      <w:pPr>
        <w:autoSpaceDE w:val="0"/>
        <w:autoSpaceDN w:val="0"/>
        <w:adjustRightInd w:val="0"/>
        <w:spacing w:after="0" w:line="240" w:lineRule="auto"/>
        <w:ind w:left="720" w:hanging="720"/>
        <w:jc w:val="left"/>
      </w:pPr>
      <w:r w:rsidRPr="0000679A">
        <w:t>SCHERER, K. R. A cross-cultural investigation of emotion inferences from voice and speech: Implications for speech technology.  Sixth International Conference on Spoken Language Processing, 2000.</w:t>
      </w:r>
    </w:p>
    <w:p w14:paraId="3F76F026" w14:textId="77777777" w:rsidR="005F5468" w:rsidRPr="0000679A" w:rsidRDefault="005F5468" w:rsidP="005F5468">
      <w:pPr>
        <w:autoSpaceDE w:val="0"/>
        <w:autoSpaceDN w:val="0"/>
        <w:adjustRightInd w:val="0"/>
        <w:spacing w:after="0" w:line="240" w:lineRule="auto"/>
        <w:ind w:left="720" w:hanging="720"/>
        <w:jc w:val="left"/>
      </w:pPr>
      <w:r w:rsidRPr="0000679A">
        <w:t xml:space="preserve">SCHERER, K. R. &amp; CESCHI, G. 1997. Lost luggage: a field study of emotion–antecedent appraisal. </w:t>
      </w:r>
      <w:r w:rsidRPr="41A6A102">
        <w:rPr>
          <w:i/>
        </w:rPr>
        <w:t>Motivation and emotion,</w:t>
      </w:r>
      <w:r w:rsidRPr="0000679A">
        <w:t xml:space="preserve"> 21</w:t>
      </w:r>
      <w:r w:rsidRPr="0000679A">
        <w:rPr>
          <w:b/>
        </w:rPr>
        <w:t>,</w:t>
      </w:r>
      <w:r w:rsidRPr="0000679A">
        <w:t xml:space="preserve"> 211-235.</w:t>
      </w:r>
    </w:p>
    <w:p w14:paraId="63A68B2A" w14:textId="77777777" w:rsidR="005F5468" w:rsidRPr="0000679A" w:rsidRDefault="005F5468" w:rsidP="005F5468">
      <w:pPr>
        <w:autoSpaceDE w:val="0"/>
        <w:autoSpaceDN w:val="0"/>
        <w:adjustRightInd w:val="0"/>
        <w:spacing w:after="0" w:line="240" w:lineRule="auto"/>
        <w:ind w:left="720" w:hanging="720"/>
        <w:jc w:val="left"/>
      </w:pPr>
      <w:r w:rsidRPr="0000679A">
        <w:t xml:space="preserve">SCHULLER, B. W. 2018. Speech emotion recognition: two decades in a nutshell, benchmarks, and ongoing trends. </w:t>
      </w:r>
      <w:proofErr w:type="spellStart"/>
      <w:r w:rsidRPr="41A6A102">
        <w:rPr>
          <w:i/>
        </w:rPr>
        <w:t>Commun</w:t>
      </w:r>
      <w:proofErr w:type="spellEnd"/>
      <w:r w:rsidRPr="41A6A102">
        <w:rPr>
          <w:i/>
        </w:rPr>
        <w:t>. ACM,</w:t>
      </w:r>
      <w:r w:rsidRPr="0000679A">
        <w:t xml:space="preserve"> 61</w:t>
      </w:r>
      <w:r w:rsidRPr="0000679A">
        <w:rPr>
          <w:b/>
        </w:rPr>
        <w:t>,</w:t>
      </w:r>
      <w:r w:rsidRPr="0000679A">
        <w:t xml:space="preserve"> 90-99.</w:t>
      </w:r>
    </w:p>
    <w:p w14:paraId="0735C06C" w14:textId="77777777" w:rsidR="005F5468" w:rsidRPr="0000679A" w:rsidRDefault="005F5468" w:rsidP="005F5468">
      <w:pPr>
        <w:autoSpaceDE w:val="0"/>
        <w:autoSpaceDN w:val="0"/>
        <w:adjustRightInd w:val="0"/>
        <w:spacing w:after="0" w:line="240" w:lineRule="auto"/>
        <w:ind w:left="720" w:hanging="720"/>
        <w:jc w:val="left"/>
      </w:pPr>
      <w:r w:rsidRPr="0000679A">
        <w:t xml:space="preserve">SHIVHARE, S. N. &amp; KHETHAWAT, S. 2012. Emotion detection from text. </w:t>
      </w:r>
      <w:proofErr w:type="spellStart"/>
      <w:r w:rsidRPr="0000679A">
        <w:rPr>
          <w:i/>
        </w:rPr>
        <w:t>arXiv</w:t>
      </w:r>
      <w:proofErr w:type="spellEnd"/>
      <w:r w:rsidRPr="0000679A">
        <w:rPr>
          <w:i/>
        </w:rPr>
        <w:t xml:space="preserve"> preprint arXiv:1205.4944</w:t>
      </w:r>
      <w:r w:rsidRPr="0000679A">
        <w:t>.</w:t>
      </w:r>
    </w:p>
    <w:p w14:paraId="3423B3DF" w14:textId="77777777" w:rsidR="005F5468" w:rsidRPr="0000679A" w:rsidRDefault="005F5468" w:rsidP="005F5468">
      <w:pPr>
        <w:autoSpaceDE w:val="0"/>
        <w:autoSpaceDN w:val="0"/>
        <w:adjustRightInd w:val="0"/>
        <w:spacing w:after="0" w:line="240" w:lineRule="auto"/>
        <w:ind w:left="720" w:hanging="720"/>
        <w:jc w:val="left"/>
      </w:pPr>
      <w:r w:rsidRPr="0000679A">
        <w:t>VOGT, T. 2010. Real-time automatic emotion recognition from speech.</w:t>
      </w:r>
    </w:p>
    <w:p w14:paraId="58B8342C" w14:textId="77777777" w:rsidR="005F5468" w:rsidRPr="0000679A" w:rsidRDefault="005F5468" w:rsidP="005F5468">
      <w:pPr>
        <w:autoSpaceDE w:val="0"/>
        <w:autoSpaceDN w:val="0"/>
        <w:adjustRightInd w:val="0"/>
        <w:spacing w:after="0" w:line="240" w:lineRule="auto"/>
        <w:ind w:left="720" w:hanging="720"/>
        <w:jc w:val="left"/>
      </w:pPr>
      <w:r w:rsidRPr="0000679A">
        <w:t xml:space="preserve">VOGT, T., ANDRÉ, E. &amp; BEE, N. </w:t>
      </w:r>
      <w:proofErr w:type="spellStart"/>
      <w:r w:rsidRPr="0000679A">
        <w:t>EmoVoice</w:t>
      </w:r>
      <w:proofErr w:type="spellEnd"/>
      <w:r w:rsidRPr="0000679A">
        <w:t>—A framework for online recognition of emotions from voice.  International Tutorial and Research Workshop on Perception and Interactive Technologies for Speech-Based Systems, 2008. Springer, 188-199.</w:t>
      </w:r>
    </w:p>
    <w:p w14:paraId="2DB664BC" w14:textId="77777777" w:rsidR="005F5468" w:rsidRPr="0000679A" w:rsidRDefault="005F5468" w:rsidP="005F5468">
      <w:pPr>
        <w:autoSpaceDE w:val="0"/>
        <w:autoSpaceDN w:val="0"/>
        <w:adjustRightInd w:val="0"/>
        <w:spacing w:after="0" w:line="240" w:lineRule="auto"/>
        <w:ind w:left="720" w:hanging="720"/>
        <w:jc w:val="left"/>
      </w:pPr>
      <w:r w:rsidRPr="0000679A">
        <w:t xml:space="preserve">WAARAMAA, T., ALKU, P. &amp; LAUKKANEN, A.-M. 2006. The role of F3 in the vocal expression of emotions. </w:t>
      </w:r>
      <w:r w:rsidRPr="41A6A102">
        <w:rPr>
          <w:i/>
        </w:rPr>
        <w:t>Logopedics Phoniatrics Vocology,</w:t>
      </w:r>
      <w:r w:rsidRPr="0000679A">
        <w:t xml:space="preserve"> 31</w:t>
      </w:r>
      <w:r w:rsidRPr="0000679A">
        <w:rPr>
          <w:b/>
        </w:rPr>
        <w:t>,</w:t>
      </w:r>
      <w:r w:rsidRPr="0000679A">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61" w:name="_Toc459843"/>
      <w:r>
        <w:lastRenderedPageBreak/>
        <w:t>Appendices</w:t>
      </w:r>
      <w:bookmarkEnd w:id="259"/>
      <w:bookmarkEnd w:id="260"/>
      <w:bookmarkEnd w:id="261"/>
    </w:p>
    <w:p w14:paraId="2C6CBD62" w14:textId="7CA480DE" w:rsidR="00FE4244" w:rsidRDefault="00A93144" w:rsidP="00187B30">
      <w:pPr>
        <w:pStyle w:val="Heading2"/>
        <w:numPr>
          <w:ilvl w:val="0"/>
          <w:numId w:val="0"/>
        </w:numPr>
      </w:pPr>
      <w:bookmarkStart w:id="262" w:name="_Toc459844"/>
      <w:r>
        <w:t>Questionnaire</w:t>
      </w:r>
      <w:bookmarkEnd w:id="262"/>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w:t>
      </w:r>
      <w:proofErr w:type="spellStart"/>
      <w:r w:rsidRPr="00A93144">
        <w:t>parallely</w:t>
      </w:r>
      <w:proofErr w:type="spellEnd"/>
      <w:r w:rsidRPr="00A93144">
        <w:t xml:space="preserve">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57325752" w:rsidR="00127E1B" w:rsidRPr="00076E09" w:rsidRDefault="00FD0D17" w:rsidP="00FD0D17">
      <w:pPr>
        <w:pStyle w:val="Heading2"/>
        <w:numPr>
          <w:ilvl w:val="0"/>
          <w:numId w:val="0"/>
        </w:numPr>
        <w:rPr>
          <w:lang w:val="de-DE"/>
        </w:rPr>
      </w:pPr>
      <w:bookmarkStart w:id="263" w:name="_Toc459845"/>
      <w:r w:rsidRPr="00076E09">
        <w:rPr>
          <w:lang w:val="de-DE"/>
        </w:rPr>
        <w:lastRenderedPageBreak/>
        <w:t>Code Repository</w:t>
      </w:r>
      <w:bookmarkEnd w:id="263"/>
    </w:p>
    <w:p w14:paraId="6F8DEF9B" w14:textId="23807C5C" w:rsidR="00C62FD5" w:rsidRPr="00076E09" w:rsidRDefault="00583139" w:rsidP="00A93144">
      <w:pPr>
        <w:rPr>
          <w:lang w:val="de-DE"/>
        </w:rPr>
      </w:pPr>
      <w:hyperlink r:id="rId33" w:history="1">
        <w:r w:rsidR="00C62FD5" w:rsidRPr="00076E09">
          <w:rPr>
            <w:rStyle w:val="Hyperlink"/>
            <w:lang w:val="de-DE"/>
          </w:rPr>
          <w:t>https://github.com/Vincentxyz/ARP_Emotions</w:t>
        </w:r>
      </w:hyperlink>
    </w:p>
    <w:p w14:paraId="2ACD5D49" w14:textId="5A10EB40" w:rsidR="00A93144" w:rsidRDefault="00C62FD5" w:rsidP="00F8522B">
      <w:pPr>
        <w:pStyle w:val="TOCHeading"/>
      </w:pPr>
      <w:r w:rsidRPr="00076E09">
        <w:br w:type="page"/>
      </w:r>
      <w:r w:rsidR="00F8522B" w:rsidRPr="00F8522B">
        <w:lastRenderedPageBreak/>
        <w:t>Declaration of Authenticity</w:t>
      </w:r>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076E09" w:rsidRDefault="005E7C74" w:rsidP="005E7C74">
            <w:pPr>
              <w:spacing w:after="0" w:line="240" w:lineRule="auto"/>
              <w:jc w:val="left"/>
              <w:rPr>
                <w:rFonts w:ascii="Calibri" w:eastAsia="Times New Roman" w:hAnsi="Calibri" w:cs="Calibri"/>
                <w:sz w:val="22"/>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076E09" w:rsidRDefault="001A1DAA" w:rsidP="001A1DAA">
            <w:pPr>
              <w:spacing w:after="0" w:line="240" w:lineRule="auto"/>
              <w:jc w:val="left"/>
              <w:rPr>
                <w:rFonts w:ascii="Calibri" w:eastAsia="Times New Roman" w:hAnsi="Calibri" w:cs="Calibri"/>
                <w:sz w:val="22"/>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076E09" w:rsidRDefault="001A1DAA" w:rsidP="001A1DAA">
            <w:pPr>
              <w:spacing w:after="0" w:line="240" w:lineRule="auto"/>
              <w:jc w:val="left"/>
              <w:rPr>
                <w:rFonts w:ascii="Calibri" w:eastAsia="Times New Roman" w:hAnsi="Calibri" w:cs="Calibri"/>
                <w:sz w:val="22"/>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7"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8">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076E09"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w:t>
            </w:r>
            <w:proofErr w:type="spellStart"/>
            <w:r w:rsidRPr="00CF2462">
              <w:rPr>
                <w:lang w:eastAsia="de-DE"/>
              </w:rPr>
              <w:t>Saha</w:t>
            </w:r>
            <w:proofErr w:type="spellEnd"/>
            <w:r w:rsidRPr="00CF2462">
              <w:rPr>
                <w:lang w:eastAsia="de-DE"/>
              </w:rPr>
              <w:t xml:space="preserve">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076E09" w:rsidRDefault="00F065AD" w:rsidP="00F065AD">
            <w:pPr>
              <w:spacing w:after="0"/>
              <w:jc w:val="left"/>
              <w:rPr>
                <w:rFonts w:ascii="Times" w:eastAsia="Times New Roman" w:hAnsi="Times" w:cs="Times"/>
                <w:szCs w:val="24"/>
                <w:lang w:val="de-DE" w:eastAsia="de-DE"/>
              </w:rPr>
            </w:pPr>
            <w:r w:rsidRPr="00076E09">
              <w:rPr>
                <w:lang w:val="de-DE" w:eastAsia="de-DE"/>
              </w:rPr>
              <w:t>Vincent Finn Alexander Meyer zu Wickern (25142)</w:t>
            </w:r>
          </w:p>
        </w:tc>
      </w:tr>
    </w:tbl>
    <w:p w14:paraId="0C719FEC" w14:textId="58B600DC" w:rsidR="00017385" w:rsidRPr="00076E09" w:rsidRDefault="00F065AD" w:rsidP="00F065AD">
      <w:pPr>
        <w:pStyle w:val="NoSpacing"/>
        <w:jc w:val="left"/>
        <w:rPr>
          <w:rFonts w:ascii="Times" w:hAnsi="Times" w:cs="Times"/>
          <w:lang w:val="de-DE" w:eastAsia="de-DE"/>
        </w:rPr>
      </w:pPr>
      <w:r w:rsidRPr="00076E09">
        <w:rPr>
          <w:lang w:val="de-DE" w:eastAsia="de-DE"/>
        </w:rPr>
        <w:br/>
      </w:r>
      <w:r w:rsidRPr="00076E09">
        <w:rPr>
          <w:lang w:val="de-DE" w:eastAsia="de-DE"/>
        </w:rPr>
        <w:br/>
      </w:r>
    </w:p>
    <w:sectPr w:rsidR="00017385" w:rsidRPr="00076E09"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Vincent Meyer_zu_Wickern" w:date="2019-02-08T16:33:00Z" w:initials="VM">
    <w:p w14:paraId="46A82E44" w14:textId="2B615F85" w:rsidR="00D22296" w:rsidRDefault="00D22296">
      <w:pPr>
        <w:pStyle w:val="CommentText"/>
      </w:pPr>
      <w:r>
        <w:rPr>
          <w:rStyle w:val="CommentReference"/>
        </w:rPr>
        <w:annotationRef/>
      </w:r>
      <w:r>
        <w:t>Hung, can you please also deactivate the numbering here?</w:t>
      </w:r>
    </w:p>
  </w:comment>
  <w:comment w:id="10" w:author="Vincent Meyer_zu_Wickern" w:date="2019-02-08T12:21:00Z" w:initials="VM">
    <w:p w14:paraId="2615DA69" w14:textId="4ECB9F7D" w:rsidR="009D2C4F" w:rsidRDefault="009D2C4F">
      <w:pPr>
        <w:pStyle w:val="CommentText"/>
      </w:pPr>
      <w:r>
        <w:rPr>
          <w:rStyle w:val="CommentReference"/>
        </w:rPr>
        <w:annotationRef/>
      </w:r>
      <w:r>
        <w:t>Why would it be difficult? Did the author in this source said that? Then we should write something like “As Mathai stated, emotions are hard to detect from text. Therefore ….”</w:t>
      </w:r>
    </w:p>
  </w:comment>
  <w:comment w:id="11" w:author="Vincent Meyer_zu_Wickern" w:date="2019-02-08T12:25:00Z" w:initials="VM">
    <w:p w14:paraId="7262E539" w14:textId="79C6EA4A" w:rsidR="009D2C4F" w:rsidRDefault="009D2C4F">
      <w:pPr>
        <w:pStyle w:val="CommentText"/>
      </w:pPr>
      <w:r>
        <w:rPr>
          <w:rStyle w:val="CommentReference"/>
        </w:rPr>
        <w:annotationRef/>
      </w:r>
      <w:r>
        <w:t>I learned that “in order” is bad practice as it always can be left out.</w:t>
      </w:r>
    </w:p>
  </w:comment>
  <w:comment w:id="12" w:author="Vincent Meyer_zu_Wickern" w:date="2019-02-08T12:39:00Z" w:initials="VM">
    <w:p w14:paraId="351FB08C" w14:textId="52046EDB" w:rsidR="009D2C4F" w:rsidRDefault="009D2C4F">
      <w:pPr>
        <w:pStyle w:val="CommentText"/>
      </w:pPr>
      <w:r>
        <w:rPr>
          <w:rStyle w:val="CommentReference"/>
        </w:rPr>
        <w:annotationRef/>
      </w:r>
      <w:r>
        <w:t>The numbers do not match to the chapters</w:t>
      </w:r>
    </w:p>
  </w:comment>
  <w:comment w:id="25" w:author="Vincent Meyer_zu_Wickern" w:date="2019-02-08T13:16:00Z" w:initials="VM">
    <w:p w14:paraId="20C474CD" w14:textId="378AC7F0" w:rsidR="009D2C4F" w:rsidRDefault="009D2C4F">
      <w:pPr>
        <w:pStyle w:val="CommentText"/>
      </w:pPr>
      <w:r>
        <w:rPr>
          <w:rStyle w:val="CommentReference"/>
        </w:rPr>
        <w:annotationRef/>
      </w:r>
      <w:r>
        <w:t xml:space="preserve">If we cannot cite it, we should leave it </w:t>
      </w:r>
      <w:proofErr w:type="spellStart"/>
      <w:r>
        <w:t>ou</w:t>
      </w:r>
      <w:proofErr w:type="spellEnd"/>
    </w:p>
  </w:comment>
  <w:comment w:id="26" w:author="Vincent Meyer_zu_Wickern" w:date="2019-02-08T13:35:00Z" w:initials="VM">
    <w:p w14:paraId="7C0350CE" w14:textId="39BE0967" w:rsidR="009D2C4F" w:rsidRDefault="009D2C4F">
      <w:pPr>
        <w:pStyle w:val="CommentText"/>
      </w:pPr>
      <w:r>
        <w:rPr>
          <w:rStyle w:val="CommentReference"/>
        </w:rPr>
        <w:annotationRef/>
      </w:r>
      <w:r>
        <w:t>Why “Mainly”? Are there others?</w:t>
      </w:r>
    </w:p>
  </w:comment>
  <w:comment w:id="27" w:author="Vincent Meyer_zu_Wickern" w:date="2019-02-08T13:50:00Z" w:initials="VM">
    <w:p w14:paraId="73FA66BC" w14:textId="2D3BAA2E" w:rsidR="009D2C4F" w:rsidRDefault="009D2C4F">
      <w:pPr>
        <w:pStyle w:val="CommentText"/>
      </w:pPr>
      <w:r>
        <w:rPr>
          <w:rStyle w:val="CommentReference"/>
        </w:rPr>
        <w:annotationRef/>
      </w:r>
      <w:r>
        <w:t>What kind of utterances are these?</w:t>
      </w:r>
    </w:p>
  </w:comment>
  <w:comment w:id="28" w:author="Vincent Meyer_zu_Wickern" w:date="2019-02-08T13:54:00Z" w:initials="VM">
    <w:p w14:paraId="126A133D" w14:textId="1915329B" w:rsidR="009D2C4F" w:rsidRDefault="009D2C4F">
      <w:pPr>
        <w:pStyle w:val="CommentText"/>
      </w:pPr>
      <w:r>
        <w:rPr>
          <w:rStyle w:val="CommentReference"/>
        </w:rPr>
        <w:annotationRef/>
      </w:r>
      <w:r>
        <w:t>How do they do conversation with a machine that only listens? Unclear, is it or does it appear to be a machine, it does not get clear. Sachin, can you please extend a little?</w:t>
      </w:r>
    </w:p>
  </w:comment>
  <w:comment w:id="39" w:author="Vincent Meyer_zu_Wickern" w:date="2019-02-08T15:09:00Z" w:initials="VM">
    <w:p w14:paraId="7F6708CD" w14:textId="3E3C6F69" w:rsidR="009D2C4F" w:rsidRDefault="009D2C4F">
      <w:pPr>
        <w:pStyle w:val="CommentText"/>
      </w:pPr>
      <w:r>
        <w:rPr>
          <w:rStyle w:val="CommentReference"/>
        </w:rPr>
        <w:annotationRef/>
      </w:r>
      <w:r>
        <w:t xml:space="preserve">Let’s take this picture out. It is not </w:t>
      </w:r>
      <w:proofErr w:type="gramStart"/>
      <w:r>
        <w:t>absolutely necessary</w:t>
      </w:r>
      <w:proofErr w:type="gramEnd"/>
      <w:r>
        <w:t xml:space="preserve"> for understanding and it is not seen very professional to take graphics from other authors.</w:t>
      </w:r>
    </w:p>
  </w:comment>
  <w:comment w:id="40" w:author="Vincent Meyer_zu_Wickern" w:date="2019-02-08T15:23:00Z" w:initials="VM">
    <w:p w14:paraId="7DD44CA4" w14:textId="42DBCB2F" w:rsidR="009D2C4F" w:rsidRDefault="009D2C4F">
      <w:pPr>
        <w:pStyle w:val="CommentText"/>
      </w:pPr>
      <w:r>
        <w:rPr>
          <w:rStyle w:val="CommentReference"/>
        </w:rPr>
        <w:annotationRef/>
      </w:r>
      <w:r>
        <w:t>What is the last sequence of a sequence?</w:t>
      </w:r>
    </w:p>
  </w:comment>
  <w:comment w:id="102" w:author="Vincent Meyer_zu_Wickern" w:date="2019-02-08T12:24:00Z" w:initials="VM">
    <w:p w14:paraId="16C0BD4A" w14:textId="6A91E6E2" w:rsidR="009D2C4F" w:rsidRDefault="009D2C4F">
      <w:pPr>
        <w:pStyle w:val="CommentText"/>
      </w:pPr>
      <w:r>
        <w:rPr>
          <w:rStyle w:val="CommentReference"/>
        </w:rPr>
        <w:annotationRef/>
      </w:r>
      <w:r>
        <w:t>Headline is too long</w:t>
      </w:r>
    </w:p>
  </w:comment>
  <w:comment w:id="133" w:author="Vincent Meyer_zu_Wickern" w:date="2019-01-22T21:31:00Z" w:initials="VM">
    <w:p w14:paraId="2E5CAE99" w14:textId="77777777" w:rsidR="009D2C4F" w:rsidRDefault="009D2C4F" w:rsidP="00196F5D">
      <w:pPr>
        <w:pStyle w:val="CommentText"/>
      </w:pPr>
      <w:r>
        <w:rPr>
          <w:rStyle w:val="CommentReference"/>
        </w:rPr>
        <w:annotationRef/>
      </w:r>
      <w:r>
        <w:t>Prof. Essig said we could not say that anything is from our experience, since this would be a manipulation of the interviews</w:t>
      </w:r>
    </w:p>
  </w:comment>
  <w:comment w:id="134" w:author="Vincent Meyer_zu_Wickern" w:date="2019-01-22T21:33:00Z" w:initials="VM">
    <w:p w14:paraId="34A2F5C8" w14:textId="77777777" w:rsidR="009D2C4F" w:rsidRDefault="009D2C4F" w:rsidP="00196F5D">
      <w:pPr>
        <w:pStyle w:val="CommentText"/>
      </w:pPr>
      <w:r>
        <w:rPr>
          <w:rStyle w:val="CommentReference"/>
        </w:rPr>
        <w:annotationRef/>
      </w:r>
      <w:r>
        <w:t>In scientific writing, try to be precise with words and avoid very general words like “give”, “make”, “good”, “bad” and “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82E44" w15:done="0"/>
  <w15:commentEx w15:paraId="2615DA69" w15:done="0"/>
  <w15:commentEx w15:paraId="7262E539" w15:done="0"/>
  <w15:commentEx w15:paraId="351FB08C" w15:done="0"/>
  <w15:commentEx w15:paraId="20C474CD" w15:done="0"/>
  <w15:commentEx w15:paraId="7C0350CE" w15:done="0"/>
  <w15:commentEx w15:paraId="73FA66BC" w15:done="0"/>
  <w15:commentEx w15:paraId="126A133D" w15:done="0"/>
  <w15:commentEx w15:paraId="7F6708CD" w15:done="0"/>
  <w15:commentEx w15:paraId="7DD44CA4" w15:done="0"/>
  <w15:commentEx w15:paraId="16C0BD4A" w15:done="0"/>
  <w15:commentEx w15:paraId="2E5CAE99" w15:done="1"/>
  <w15:commentEx w15:paraId="34A2F5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82E44" w16cid:durableId="20082DC5"/>
  <w16cid:commentId w16cid:paraId="2615DA69" w16cid:durableId="2007F2D1"/>
  <w16cid:commentId w16cid:paraId="351FB08C" w16cid:durableId="2007F710"/>
  <w16cid:commentId w16cid:paraId="7C0350CE" w16cid:durableId="2008043E"/>
  <w16cid:commentId w16cid:paraId="73FA66BC" w16cid:durableId="20080790"/>
  <w16cid:commentId w16cid:paraId="126A133D" w16cid:durableId="20080885"/>
  <w16cid:commentId w16cid:paraId="7DD44CA4" w16cid:durableId="20081D71"/>
  <w16cid:commentId w16cid:paraId="16C0BD4A" w16cid:durableId="2007F385"/>
  <w16cid:commentId w16cid:paraId="2E5CAE99" w16cid:durableId="20042B4F"/>
  <w16cid:commentId w16cid:paraId="34A2F5C8" w16cid:durableId="20042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AC214" w14:textId="77777777" w:rsidR="00DE775A" w:rsidRDefault="00DE775A" w:rsidP="00355AAA">
      <w:pPr>
        <w:spacing w:after="0" w:line="240" w:lineRule="auto"/>
      </w:pPr>
      <w:r>
        <w:separator/>
      </w:r>
    </w:p>
  </w:endnote>
  <w:endnote w:type="continuationSeparator" w:id="0">
    <w:p w14:paraId="572685EB" w14:textId="77777777" w:rsidR="00DE775A" w:rsidRDefault="00DE775A" w:rsidP="00355AAA">
      <w:pPr>
        <w:spacing w:after="0" w:line="240" w:lineRule="auto"/>
      </w:pPr>
      <w:r>
        <w:continuationSeparator/>
      </w:r>
    </w:p>
  </w:endnote>
  <w:endnote w:type="continuationNotice" w:id="1">
    <w:p w14:paraId="387A6C87" w14:textId="77777777" w:rsidR="00DE775A" w:rsidRDefault="00DE77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9D2C4F" w:rsidRDefault="009D2C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9D2C4F" w:rsidRDefault="009D2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513265"/>
      <w:docPartObj>
        <w:docPartGallery w:val="Page Numbers (Bottom of Page)"/>
        <w:docPartUnique/>
      </w:docPartObj>
    </w:sdtPr>
    <w:sdtEndPr>
      <w:rPr>
        <w:noProof/>
      </w:rPr>
    </w:sdtEndPr>
    <w:sdtContent>
      <w:p w14:paraId="3F5BC7A2" w14:textId="027FD984" w:rsidR="009D2C4F" w:rsidRDefault="009D2C4F">
        <w:pPr>
          <w:pStyle w:val="Footer"/>
          <w:jc w:val="center"/>
        </w:pPr>
      </w:p>
    </w:sdtContent>
  </w:sdt>
  <w:p w14:paraId="18C3CD61" w14:textId="77777777" w:rsidR="009D2C4F" w:rsidRDefault="009D2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55209" w14:textId="77777777" w:rsidR="00DE775A" w:rsidRDefault="00DE775A" w:rsidP="00355AAA">
      <w:pPr>
        <w:spacing w:after="0" w:line="240" w:lineRule="auto"/>
      </w:pPr>
      <w:r>
        <w:separator/>
      </w:r>
    </w:p>
  </w:footnote>
  <w:footnote w:type="continuationSeparator" w:id="0">
    <w:p w14:paraId="528E3229" w14:textId="77777777" w:rsidR="00DE775A" w:rsidRDefault="00DE775A" w:rsidP="00355AAA">
      <w:pPr>
        <w:spacing w:after="0" w:line="240" w:lineRule="auto"/>
      </w:pPr>
      <w:r>
        <w:continuationSeparator/>
      </w:r>
    </w:p>
  </w:footnote>
  <w:footnote w:type="continuationNotice" w:id="1">
    <w:p w14:paraId="60942076" w14:textId="77777777" w:rsidR="00DE775A" w:rsidRDefault="00DE775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0292EC9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45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78EC7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5"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4"/>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3"/>
  </w:num>
  <w:num w:numId="18">
    <w:abstractNumId w:val="38"/>
  </w:num>
  <w:num w:numId="19">
    <w:abstractNumId w:val="35"/>
  </w:num>
  <w:num w:numId="20">
    <w:abstractNumId w:val="43"/>
  </w:num>
  <w:num w:numId="21">
    <w:abstractNumId w:val="50"/>
  </w:num>
  <w:num w:numId="22">
    <w:abstractNumId w:val="19"/>
  </w:num>
  <w:num w:numId="23">
    <w:abstractNumId w:val="34"/>
  </w:num>
  <w:num w:numId="24">
    <w:abstractNumId w:val="51"/>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6"/>
  </w:num>
  <w:num w:numId="44">
    <w:abstractNumId w:val="41"/>
  </w:num>
  <w:num w:numId="45">
    <w:abstractNumId w:val="47"/>
  </w:num>
  <w:num w:numId="46">
    <w:abstractNumId w:val="20"/>
  </w:num>
  <w:num w:numId="47">
    <w:abstractNumId w:val="55"/>
  </w:num>
  <w:num w:numId="48">
    <w:abstractNumId w:val="39"/>
  </w:num>
  <w:num w:numId="49">
    <w:abstractNumId w:val="40"/>
  </w:num>
  <w:num w:numId="50">
    <w:abstractNumId w:val="46"/>
  </w:num>
  <w:num w:numId="51">
    <w:abstractNumId w:val="3"/>
  </w:num>
  <w:num w:numId="52">
    <w:abstractNumId w:val="45"/>
  </w:num>
  <w:num w:numId="53">
    <w:abstractNumId w:val="32"/>
  </w:num>
  <w:num w:numId="54">
    <w:abstractNumId w:val="52"/>
  </w:num>
  <w:num w:numId="55">
    <w:abstractNumId w:val="25"/>
  </w:num>
  <w:num w:numId="56">
    <w:abstractNumId w:val="42"/>
  </w:num>
  <w:num w:numId="57">
    <w:abstractNumId w:val="7"/>
  </w:num>
  <w:num w:numId="58">
    <w:abstractNumId w:val="22"/>
  </w:num>
  <w:num w:numId="59">
    <w:abstractNumId w:val="56"/>
  </w:num>
  <w:num w:numId="60">
    <w:abstractNumId w:val="11"/>
  </w:num>
  <w:num w:numId="61">
    <w:abstractNumId w:val="48"/>
  </w:num>
  <w:num w:numId="62">
    <w:abstractNumId w:val="49"/>
  </w:num>
  <w:num w:numId="63">
    <w:abstractNumId w:val="8"/>
  </w:num>
  <w:num w:numId="64">
    <w:abstractNumId w:val="54"/>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ncent Meyer_zu_Wickern">
    <w15:presenceInfo w15:providerId="AD" w15:userId="S-1-5-21-330978597-2658555962-1397092168-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6640"/>
    <w:rsid w:val="0002770A"/>
    <w:rsid w:val="000325E0"/>
    <w:rsid w:val="0003479D"/>
    <w:rsid w:val="00036247"/>
    <w:rsid w:val="000408FB"/>
    <w:rsid w:val="00047261"/>
    <w:rsid w:val="0005387C"/>
    <w:rsid w:val="00061F8D"/>
    <w:rsid w:val="0006229F"/>
    <w:rsid w:val="00066216"/>
    <w:rsid w:val="0006640E"/>
    <w:rsid w:val="000720A9"/>
    <w:rsid w:val="00073F60"/>
    <w:rsid w:val="00076E09"/>
    <w:rsid w:val="00077C3A"/>
    <w:rsid w:val="000822CB"/>
    <w:rsid w:val="000846FF"/>
    <w:rsid w:val="0009072F"/>
    <w:rsid w:val="00094AEC"/>
    <w:rsid w:val="00094E59"/>
    <w:rsid w:val="00095310"/>
    <w:rsid w:val="00095F44"/>
    <w:rsid w:val="000960CA"/>
    <w:rsid w:val="000A0DC3"/>
    <w:rsid w:val="000B03CE"/>
    <w:rsid w:val="000C1A1E"/>
    <w:rsid w:val="000C6F42"/>
    <w:rsid w:val="000C7CBF"/>
    <w:rsid w:val="000D0C2F"/>
    <w:rsid w:val="000D6978"/>
    <w:rsid w:val="000E3022"/>
    <w:rsid w:val="000F4C41"/>
    <w:rsid w:val="000F5FA8"/>
    <w:rsid w:val="00102941"/>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FF0"/>
    <w:rsid w:val="001A1DAA"/>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78A4"/>
    <w:rsid w:val="00213606"/>
    <w:rsid w:val="002151E1"/>
    <w:rsid w:val="00224C0C"/>
    <w:rsid w:val="002253CB"/>
    <w:rsid w:val="00230E18"/>
    <w:rsid w:val="00234C8D"/>
    <w:rsid w:val="00241DDC"/>
    <w:rsid w:val="00242D3F"/>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58C0"/>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3128"/>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7624"/>
    <w:rsid w:val="006B06F4"/>
    <w:rsid w:val="006B29A9"/>
    <w:rsid w:val="006B662A"/>
    <w:rsid w:val="006C081F"/>
    <w:rsid w:val="006C1270"/>
    <w:rsid w:val="006C2073"/>
    <w:rsid w:val="006C621A"/>
    <w:rsid w:val="006D2F4D"/>
    <w:rsid w:val="006D44B5"/>
    <w:rsid w:val="006E4EE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2347"/>
    <w:rsid w:val="00853B80"/>
    <w:rsid w:val="00864B33"/>
    <w:rsid w:val="00870CD7"/>
    <w:rsid w:val="00875B22"/>
    <w:rsid w:val="00880D9B"/>
    <w:rsid w:val="00881A2F"/>
    <w:rsid w:val="008826C9"/>
    <w:rsid w:val="00884203"/>
    <w:rsid w:val="008843A1"/>
    <w:rsid w:val="008901E7"/>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7AC9"/>
    <w:rsid w:val="00A12DAC"/>
    <w:rsid w:val="00A14491"/>
    <w:rsid w:val="00A1503B"/>
    <w:rsid w:val="00A15585"/>
    <w:rsid w:val="00A204DE"/>
    <w:rsid w:val="00A3044B"/>
    <w:rsid w:val="00A3080F"/>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6274"/>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15EF"/>
    <w:rsid w:val="00C1176B"/>
    <w:rsid w:val="00C12EF9"/>
    <w:rsid w:val="00C152D2"/>
    <w:rsid w:val="00C223C6"/>
    <w:rsid w:val="00C301FE"/>
    <w:rsid w:val="00C3431F"/>
    <w:rsid w:val="00C355A8"/>
    <w:rsid w:val="00C35F8F"/>
    <w:rsid w:val="00C44762"/>
    <w:rsid w:val="00C44CE5"/>
    <w:rsid w:val="00C45739"/>
    <w:rsid w:val="00C507BE"/>
    <w:rsid w:val="00C52FA5"/>
    <w:rsid w:val="00C54C47"/>
    <w:rsid w:val="00C54ED2"/>
    <w:rsid w:val="00C55864"/>
    <w:rsid w:val="00C6247D"/>
    <w:rsid w:val="00C62FD5"/>
    <w:rsid w:val="00C636EC"/>
    <w:rsid w:val="00C63CCA"/>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502C2"/>
    <w:rsid w:val="00D506C7"/>
    <w:rsid w:val="00D527DE"/>
    <w:rsid w:val="00D52B1E"/>
    <w:rsid w:val="00D54902"/>
    <w:rsid w:val="00D57F0D"/>
    <w:rsid w:val="00D63838"/>
    <w:rsid w:val="00D74C6A"/>
    <w:rsid w:val="00D80B8C"/>
    <w:rsid w:val="00D81DDA"/>
    <w:rsid w:val="00D84488"/>
    <w:rsid w:val="00D85198"/>
    <w:rsid w:val="00D856CA"/>
    <w:rsid w:val="00D85AB6"/>
    <w:rsid w:val="00DA564A"/>
    <w:rsid w:val="00DA7BB9"/>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E775A"/>
    <w:rsid w:val="00DF4109"/>
    <w:rsid w:val="00E25BC4"/>
    <w:rsid w:val="00E33249"/>
    <w:rsid w:val="00E354C0"/>
    <w:rsid w:val="00E4560F"/>
    <w:rsid w:val="00E46712"/>
    <w:rsid w:val="00E50AD5"/>
    <w:rsid w:val="00E51CD8"/>
    <w:rsid w:val="00E53028"/>
    <w:rsid w:val="00E53710"/>
    <w:rsid w:val="00E53D81"/>
    <w:rsid w:val="00E54B78"/>
    <w:rsid w:val="00E55E8A"/>
    <w:rsid w:val="00E6123C"/>
    <w:rsid w:val="00E618F4"/>
    <w:rsid w:val="00E75F66"/>
    <w:rsid w:val="00E90610"/>
    <w:rsid w:val="00EA3BE2"/>
    <w:rsid w:val="00EA5858"/>
    <w:rsid w:val="00EB3FD2"/>
    <w:rsid w:val="00EC44E8"/>
    <w:rsid w:val="00ED2B34"/>
    <w:rsid w:val="00ED34EE"/>
    <w:rsid w:val="00ED5036"/>
    <w:rsid w:val="00ED54A5"/>
    <w:rsid w:val="00ED7A40"/>
    <w:rsid w:val="00EE0FAB"/>
    <w:rsid w:val="00EE3C13"/>
    <w:rsid w:val="00EE7A1F"/>
    <w:rsid w:val="00EF134A"/>
    <w:rsid w:val="00EF720D"/>
    <w:rsid w:val="00EF7797"/>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8252AA"/>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8252AA"/>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B773FC"/>
    <w:pPr>
      <w:spacing w:after="200" w:line="240" w:lineRule="auto"/>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68991052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chart" Target="charts/chart4.xml"/><Relationship Id="rId21" Type="http://schemas.openxmlformats.org/officeDocument/2006/relationships/image" Target="media/image6.png"/><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svg"/><Relationship Id="rId20" Type="http://schemas.openxmlformats.org/officeDocument/2006/relationships/image" Target="media/image5.png"/><Relationship Id="rId29" Type="http://schemas.openxmlformats.org/officeDocument/2006/relationships/chart" Target="charts/chart7.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2.xml"/><Relationship Id="rId32" Type="http://schemas.openxmlformats.org/officeDocument/2006/relationships/image" Target="media/image8.png"/><Relationship Id="rId37"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chart" Target="charts/chart6.xml"/><Relationship Id="rId36"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chart" Target="charts/chart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540358a0a80b083e/Documents/VoiceEmotionDetection_Final_Share.docx" TargetMode="Externa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image" Target="media/image10.png"/><Relationship Id="rId43" Type="http://schemas.microsoft.com/office/2011/relationships/people" Target="people.xml"/><Relationship Id="rId8" Type="http://schemas.openxmlformats.org/officeDocument/2006/relationships/hyperlink" Target="https://d.docs.live.net/540358a0a80b083e/Documents/VoiceEmotionDetection_Final_Share.docx"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en.wikipedia.org/w/index.php?title=Hidden_Markov_model&amp;oldid=872390786" TargetMode="External"/><Relationship Id="rId25" Type="http://schemas.openxmlformats.org/officeDocument/2006/relationships/chart" Target="charts/chart3.xml"/><Relationship Id="rId33" Type="http://schemas.openxmlformats.org/officeDocument/2006/relationships/hyperlink" Target="https://github.com/Vincentxyz/ARP_Emotions" TargetMode="External"/><Relationship Id="rId38" Type="http://schemas.openxmlformats.org/officeDocument/2006/relationships/customXml" Target="ink/ink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3CB5F155-EC56-4AF6-8836-C4F1A5801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6660</Words>
  <Characters>94962</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00</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Vincent Meyer_zu_Wickern</cp:lastModifiedBy>
  <cp:revision>21</cp:revision>
  <cp:lastPrinted>2019-02-07T18:31:00Z</cp:lastPrinted>
  <dcterms:created xsi:type="dcterms:W3CDTF">2019-02-07T21:44:00Z</dcterms:created>
  <dcterms:modified xsi:type="dcterms:W3CDTF">2019-02-08T17:10:00Z</dcterms:modified>
</cp:coreProperties>
</file>